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F2C4C" w:rsidRPr="00231AB2" w:rsidRDefault="002F2C4C" w:rsidP="006D046D">
      <w:pPr>
        <w:spacing w:after="0" w:line="480" w:lineRule="auto"/>
        <w:jc w:val="center"/>
        <w:rPr>
          <w:rFonts w:ascii="Times New Roman" w:hAnsi="Times New Roman" w:cs="Times New Roman"/>
          <w:b/>
          <w:sz w:val="24"/>
          <w:szCs w:val="24"/>
        </w:rPr>
      </w:pPr>
      <w:r w:rsidRPr="00231AB2">
        <w:rPr>
          <w:rFonts w:ascii="Times New Roman" w:hAnsi="Times New Roman" w:cs="Times New Roman"/>
          <w:b/>
          <w:sz w:val="24"/>
          <w:szCs w:val="24"/>
        </w:rPr>
        <w:t>Título: “Conocimiento público sobre factores protectores y de riesgo en las demencias”</w:t>
      </w:r>
    </w:p>
    <w:p w:rsidR="004E4D8C" w:rsidRPr="00231AB2" w:rsidRDefault="002F2C4C" w:rsidP="006D046D">
      <w:pPr>
        <w:spacing w:after="0" w:line="480" w:lineRule="auto"/>
        <w:jc w:val="center"/>
        <w:rPr>
          <w:rFonts w:ascii="Times New Roman" w:hAnsi="Times New Roman" w:cs="Times New Roman"/>
          <w:b/>
          <w:sz w:val="24"/>
          <w:szCs w:val="24"/>
          <w:lang w:val="en-US"/>
        </w:rPr>
      </w:pPr>
      <w:r w:rsidRPr="00231AB2">
        <w:rPr>
          <w:rFonts w:ascii="Times New Roman" w:hAnsi="Times New Roman" w:cs="Times New Roman"/>
          <w:b/>
          <w:sz w:val="24"/>
          <w:szCs w:val="24"/>
          <w:lang w:val="en-US"/>
        </w:rPr>
        <w:t>Title: “Public knowledge about dementia risk and protective factors</w:t>
      </w:r>
      <w:bookmarkStart w:id="0" w:name="_GoBack"/>
      <w:bookmarkEnd w:id="0"/>
      <w:r w:rsidRPr="00231AB2">
        <w:rPr>
          <w:rFonts w:ascii="Times New Roman" w:hAnsi="Times New Roman" w:cs="Times New Roman"/>
          <w:b/>
          <w:sz w:val="24"/>
          <w:szCs w:val="24"/>
          <w:lang w:val="en-US"/>
        </w:rPr>
        <w:t>”</w:t>
      </w:r>
    </w:p>
    <w:p w:rsidR="00DE2F9B" w:rsidRPr="00231AB2" w:rsidRDefault="00DE2F9B" w:rsidP="006D046D">
      <w:pPr>
        <w:spacing w:after="0" w:line="480" w:lineRule="auto"/>
        <w:ind w:firstLine="709"/>
        <w:rPr>
          <w:rFonts w:ascii="Times New Roman" w:hAnsi="Times New Roman" w:cs="Times New Roman"/>
          <w:b/>
          <w:sz w:val="24"/>
          <w:szCs w:val="24"/>
        </w:rPr>
      </w:pPr>
      <w:r w:rsidRPr="00231AB2">
        <w:rPr>
          <w:rFonts w:ascii="Times New Roman" w:hAnsi="Times New Roman" w:cs="Times New Roman"/>
          <w:b/>
          <w:sz w:val="24"/>
          <w:szCs w:val="24"/>
        </w:rPr>
        <w:t>INTRODUCCIÓN</w:t>
      </w:r>
    </w:p>
    <w:p w:rsidR="0083391D" w:rsidRPr="00231AB2" w:rsidRDefault="0083391D"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Una interrogante científica sobre la que mayor debate existe en la actualidad es sobre la posibilidad de prevenir la demencia. Al respecto existen múltiples puntos de vista. Mientras </w:t>
      </w:r>
      <w:r w:rsidR="00D7171F" w:rsidRPr="00231AB2">
        <w:rPr>
          <w:rFonts w:ascii="Times New Roman" w:hAnsi="Times New Roman" w:cs="Times New Roman"/>
          <w:sz w:val="24"/>
          <w:szCs w:val="24"/>
        </w:rPr>
        <w:t xml:space="preserve">que </w:t>
      </w:r>
      <w:r w:rsidRPr="00231AB2">
        <w:rPr>
          <w:rFonts w:ascii="Times New Roman" w:hAnsi="Times New Roman" w:cs="Times New Roman"/>
          <w:sz w:val="24"/>
          <w:szCs w:val="24"/>
        </w:rPr>
        <w:t xml:space="preserve">algunos autores </w:t>
      </w:r>
      <w:r w:rsidR="00D7171F" w:rsidRPr="00231AB2">
        <w:rPr>
          <w:rFonts w:ascii="Times New Roman" w:hAnsi="Times New Roman" w:cs="Times New Roman"/>
          <w:sz w:val="24"/>
          <w:szCs w:val="24"/>
        </w:rPr>
        <w:t>opinan que la demencia no puede ser prevenida</w:t>
      </w:r>
      <w:r w:rsidRPr="00231AB2">
        <w:rPr>
          <w:rFonts w:ascii="Times New Roman" w:hAnsi="Times New Roman" w:cs="Times New Roman"/>
          <w:sz w:val="24"/>
          <w:szCs w:val="24"/>
        </w:rPr>
        <w:t xml:space="preserve">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Brayne&lt;/Author&gt;&lt;Year&gt;2019&lt;/Year&gt;&lt;RecNum&gt;590&lt;/RecNum&gt;&lt;DisplayText&gt;(Brayne &amp;amp; Kelly, 2019)&lt;/DisplayText&gt;&lt;record&gt;&lt;rec-number&gt;590&lt;/rec-number&gt;&lt;foreign-keys&gt;&lt;key app="EN" db-id="ew5zv90595pe0ier0xlpxr0p5f0rra0svtpa" timestamp="1553319092"&gt;590&lt;/key&gt;&lt;/foreign-keys&gt;&lt;ref-type name="Journal Article"&gt;17&lt;/ref-type&gt;&lt;contributors&gt;&lt;authors&gt;&lt;author&gt;Brayne, C.&lt;/author&gt;&lt;author&gt;Kelly, N.&lt;/author&gt;&lt;/authors&gt;&lt;/contributors&gt;&lt;titles&gt;&lt;title&gt;Against the stream: early diagnosis of dementia, is it so desirable?&lt;/title&gt;&lt;secondary-title&gt;BJPsych Bulletin &lt;/secondary-title&gt;&lt;/titles&gt;&lt;dates&gt;&lt;year&gt;2019&lt;/year&gt;&lt;/dates&gt;&lt;urls&gt;&lt;/urls&gt;&lt;electronic-resource-num&gt;10.1192/bjb.2018.107&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16" w:tooltip="Brayne, 2019 #590" w:history="1">
        <w:r w:rsidR="00231AB2" w:rsidRPr="00231AB2">
          <w:rPr>
            <w:rFonts w:ascii="Times New Roman" w:hAnsi="Times New Roman" w:cs="Times New Roman"/>
            <w:noProof/>
            <w:sz w:val="24"/>
            <w:szCs w:val="24"/>
          </w:rPr>
          <w:t>Brayne &amp; Kelly, 2019</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r w:rsidR="00D7171F" w:rsidRPr="00231AB2">
        <w:rPr>
          <w:rFonts w:ascii="Times New Roman" w:hAnsi="Times New Roman" w:cs="Times New Roman"/>
          <w:sz w:val="24"/>
          <w:szCs w:val="24"/>
        </w:rPr>
        <w:t>otros</w:t>
      </w:r>
      <w:r w:rsidRPr="00231AB2">
        <w:rPr>
          <w:rFonts w:ascii="Times New Roman" w:hAnsi="Times New Roman" w:cs="Times New Roman"/>
          <w:sz w:val="24"/>
          <w:szCs w:val="24"/>
        </w:rPr>
        <w:t xml:space="preserve"> plantean que sí es posible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Smith&lt;/Author&gt;&lt;Year&gt;2014&lt;/Year&gt;&lt;RecNum&gt;416&lt;/RecNum&gt;&lt;DisplayText&gt;(A. D. Smith &amp;amp; Yaffe, 2014)&lt;/DisplayText&gt;&lt;record&gt;&lt;rec-number&gt;416&lt;/rec-number&gt;&lt;foreign-keys&gt;&lt;key app="EN" db-id="ew5zv90595pe0ier0xlpxr0p5f0rra0svtpa" timestamp="1526419093"&gt;416&lt;/key&gt;&lt;/foreign-keys&gt;&lt;ref-type name="Journal Article"&gt;17&lt;/ref-type&gt;&lt;contributors&gt;&lt;authors&gt;&lt;author&gt;Smith, A. D.&lt;/author&gt;&lt;author&gt;Yaffe, K.&lt;/author&gt;&lt;/authors&gt;&lt;/contributors&gt;&lt;titles&gt;&lt;title&gt;Dementia (Including Alzheimer’s Disease) can be Prevented: Statement Supported by International Experts&lt;/title&gt;&lt;secondary-title&gt;Journal of Alzheimer’s Disease &lt;/secondary-title&gt;&lt;/titles&gt;&lt;pages&gt;699-703&lt;/pages&gt;&lt;volume&gt;38&lt;/volume&gt;&lt;dates&gt;&lt;year&gt;2014&lt;/year&gt;&lt;/dates&gt;&lt;urls&gt;&lt;/urls&gt;&lt;electronic-resource-num&gt;10.3233/JAD-132372&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52" w:tooltip="Smith, 2014 #416" w:history="1">
        <w:r w:rsidR="00231AB2" w:rsidRPr="00231AB2">
          <w:rPr>
            <w:rFonts w:ascii="Times New Roman" w:hAnsi="Times New Roman" w:cs="Times New Roman"/>
            <w:noProof/>
            <w:sz w:val="24"/>
            <w:szCs w:val="24"/>
          </w:rPr>
          <w:t>A. D. Smith &amp; Yaffe, 2014</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Estos últimos alientan a los gobiernos a desarrollar políticas que promuevan la disminución del consumo de cigarrillos y de alcohol, estimular una dieta rica en vegetales, frutas y carnes blancas, evitar la obesidad y la diabetes y controlar la presión arterial. Divulgar entre el público general que “adoptar un estilo de vida saludable ayuda a detener la demencia como lo hace con otras enfermedades”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Smith&lt;/Author&gt;&lt;Year&gt;2014&lt;/Year&gt;&lt;RecNum&gt;416&lt;/RecNum&gt;&lt;Pages&gt;699&lt;/Pages&gt;&lt;DisplayText&gt;(A. D. Smith &amp;amp; Yaffe, 2014, p. 699)&lt;/DisplayText&gt;&lt;record&gt;&lt;rec-number&gt;416&lt;/rec-number&gt;&lt;foreign-keys&gt;&lt;key app="EN" db-id="ew5zv90595pe0ier0xlpxr0p5f0rra0svtpa" timestamp="1526419093"&gt;416&lt;/key&gt;&lt;/foreign-keys&gt;&lt;ref-type name="Journal Article"&gt;17&lt;/ref-type&gt;&lt;contributors&gt;&lt;authors&gt;&lt;author&gt;Smith, A. D.&lt;/author&gt;&lt;author&gt;Yaffe, K.&lt;/author&gt;&lt;/authors&gt;&lt;/contributors&gt;&lt;titles&gt;&lt;title&gt;Dementia (Including Alzheimer’s Disease) can be Prevented: Statement Supported by International Experts&lt;/title&gt;&lt;secondary-title&gt;Journal of Alzheimer’s Disease &lt;/secondary-title&gt;&lt;/titles&gt;&lt;pages&gt;699-703&lt;/pages&gt;&lt;volume&gt;38&lt;/volume&gt;&lt;dates&gt;&lt;year&gt;2014&lt;/year&gt;&lt;/dates&gt;&lt;urls&gt;&lt;/urls&gt;&lt;electronic-resource-num&gt;10.3233/JAD-132372&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52" w:tooltip="Smith, 2014 #416" w:history="1">
        <w:r w:rsidR="00231AB2" w:rsidRPr="00231AB2">
          <w:rPr>
            <w:rFonts w:ascii="Times New Roman" w:hAnsi="Times New Roman" w:cs="Times New Roman"/>
            <w:noProof/>
            <w:sz w:val="24"/>
            <w:szCs w:val="24"/>
          </w:rPr>
          <w:t>A. D. Smith &amp; Yaffe, 2014, p. 699</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w:t>
      </w:r>
    </w:p>
    <w:p w:rsidR="00515E70" w:rsidRPr="00231AB2" w:rsidRDefault="00515E70"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Los que están a favor de la prevención argumentan que aproximadamente un tercio de los diagnósticos de demencia pueden ser reducidos con el manejo de elementos como estilos de vida saludables y control de factores de riesgo cardiovasculares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Smith&lt;/Author&gt;&lt;Year&gt;2014&lt;/Year&gt;&lt;RecNum&gt;416&lt;/RecNum&gt;&lt;DisplayText&gt;(Norton, Matthews, Barnes, Yaffe, &amp;amp; Brayne, 2014; A. D. Smith &amp;amp; Yaffe, 2014)&lt;/DisplayText&gt;&lt;record&gt;&lt;rec-number&gt;416&lt;/rec-number&gt;&lt;foreign-keys&gt;&lt;key app="EN" db-id="ew5zv90595pe0ier0xlpxr0p5f0rra0svtpa" timestamp="1526419093"&gt;416&lt;/key&gt;&lt;/foreign-keys&gt;&lt;ref-type name="Journal Article"&gt;17&lt;/ref-type&gt;&lt;contributors&gt;&lt;authors&gt;&lt;author&gt;Smith, A. D.&lt;/author&gt;&lt;author&gt;Yaffe, K.&lt;/author&gt;&lt;/authors&gt;&lt;/contributors&gt;&lt;titles&gt;&lt;title&gt;Dementia (Including Alzheimer’s Disease) can be Prevented: Statement Supported by International Experts&lt;/title&gt;&lt;secondary-title&gt;Journal of Alzheimer’s Disease &lt;/secondary-title&gt;&lt;/titles&gt;&lt;pages&gt;699-703&lt;/pages&gt;&lt;volume&gt;38&lt;/volume&gt;&lt;dates&gt;&lt;year&gt;2014&lt;/year&gt;&lt;/dates&gt;&lt;urls&gt;&lt;/urls&gt;&lt;electronic-resource-num&gt;10.3233/JAD-132372&lt;/electronic-resource-num&gt;&lt;/record&gt;&lt;/Cite&gt;&lt;Cite&gt;&lt;Author&gt;Norton&lt;/Author&gt;&lt;Year&gt;2014&lt;/Year&gt;&lt;RecNum&gt;490&lt;/RecNum&gt;&lt;record&gt;&lt;rec-number&gt;490&lt;/rec-number&gt;&lt;foreign-keys&gt;&lt;key app="EN" db-id="ew5zv90595pe0ier0xlpxr0p5f0rra0svtpa" timestamp="1549799601"&gt;490&lt;/key&gt;&lt;/foreign-keys&gt;&lt;ref-type name="Journal Article"&gt;17&lt;/ref-type&gt;&lt;contributors&gt;&lt;authors&gt;&lt;author&gt;Norton, S.&lt;/author&gt;&lt;author&gt;Matthews, F.E.&lt;/author&gt;&lt;author&gt;Barnes, D.E.&lt;/author&gt;&lt;author&gt;Yaffe, K.&lt;/author&gt;&lt;author&gt;Brayne, C.&lt;/author&gt;&lt;/authors&gt;&lt;/contributors&gt;&lt;titles&gt;&lt;title&gt;Potential for primary prevention of Alzheimer&amp;apos;s disease: an analysis of population-based data&lt;/title&gt;&lt;secondary-title&gt;Lancet Neurology&lt;/secondary-title&gt;&lt;/titles&gt;&lt;periodical&gt;&lt;full-title&gt;Lancet Neurology&lt;/full-title&gt;&lt;/periodical&gt;&lt;pages&gt;788-94&lt;/pages&gt;&lt;volume&gt;13&lt;/volume&gt;&lt;number&gt;8&lt;/number&gt;&lt;dates&gt;&lt;year&gt;2014&lt;/year&gt;&lt;/dates&gt;&lt;urls&gt;&lt;/urls&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43" w:tooltip="Norton, 2014 #490" w:history="1">
        <w:r w:rsidR="00231AB2" w:rsidRPr="00231AB2">
          <w:rPr>
            <w:rFonts w:ascii="Times New Roman" w:hAnsi="Times New Roman" w:cs="Times New Roman"/>
            <w:noProof/>
            <w:sz w:val="24"/>
            <w:szCs w:val="24"/>
          </w:rPr>
          <w:t>Norton, Matthews, Barnes, Yaffe, &amp; Brayne, 2014</w:t>
        </w:r>
      </w:hyperlink>
      <w:r w:rsidR="00231AB2" w:rsidRPr="00231AB2">
        <w:rPr>
          <w:rFonts w:ascii="Times New Roman" w:hAnsi="Times New Roman" w:cs="Times New Roman"/>
          <w:noProof/>
          <w:sz w:val="24"/>
          <w:szCs w:val="24"/>
        </w:rPr>
        <w:t xml:space="preserve">; </w:t>
      </w:r>
      <w:hyperlink w:anchor="_ENREF_52" w:tooltip="Smith, 2014 #416" w:history="1">
        <w:r w:rsidR="00231AB2" w:rsidRPr="00231AB2">
          <w:rPr>
            <w:rFonts w:ascii="Times New Roman" w:hAnsi="Times New Roman" w:cs="Times New Roman"/>
            <w:noProof/>
            <w:sz w:val="24"/>
            <w:szCs w:val="24"/>
          </w:rPr>
          <w:t>A. D. Smith &amp; Yaffe, 2014</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Una reducción del 20% de los factores de riesgo por década representaría una disminución de hasta un 30% la incidencia de demencia para el año 2050 </w:t>
      </w:r>
      <w:r w:rsidRPr="00231AB2">
        <w:rPr>
          <w:rFonts w:ascii="Times New Roman" w:hAnsi="Times New Roman" w:cs="Times New Roman"/>
          <w:sz w:val="24"/>
          <w:szCs w:val="24"/>
        </w:rPr>
        <w:fldChar w:fldCharType="begin">
          <w:fldData xml:space="preserve">PEVuZE5vdGU+PENpdGU+PEF1dGhvcj5Bc2hieS1NaXRjaGVsPC9BdXRob3I+PFllYXI+MjAxNzwv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</w:fldData>
        </w:fldChar>
      </w:r>
      <w:r w:rsidR="00231AB2" w:rsidRPr="00231AB2">
        <w:rPr>
          <w:rFonts w:ascii="Times New Roman" w:hAnsi="Times New Roman" w:cs="Times New Roman"/>
          <w:sz w:val="24"/>
          <w:szCs w:val="24"/>
        </w:rPr>
        <w:instrText xml:space="preserve"> ADDIN EN.CITE </w:instrText>
      </w:r>
      <w:r w:rsidR="00231AB2" w:rsidRPr="00231AB2">
        <w:rPr>
          <w:rFonts w:ascii="Times New Roman" w:hAnsi="Times New Roman" w:cs="Times New Roman"/>
          <w:sz w:val="24"/>
          <w:szCs w:val="24"/>
        </w:rPr>
        <w:fldChar w:fldCharType="begin">
          <w:fldData xml:space="preserve">PEVuZE5vdGU+PENpdGU+PEF1dGhvcj5Bc2hieS1NaXRjaGVsPC9BdXRob3I+PFllYXI+MjAxNzwv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</w:fldData>
        </w:fldChar>
      </w:r>
      <w:r w:rsidR="00231AB2" w:rsidRPr="00231AB2">
        <w:rPr>
          <w:rFonts w:ascii="Times New Roman" w:hAnsi="Times New Roman" w:cs="Times New Roman"/>
          <w:sz w:val="24"/>
          <w:szCs w:val="24"/>
        </w:rPr>
        <w:instrText xml:space="preserve"> ADDIN EN.CITE.DATA </w:instrText>
      </w:r>
      <w:r w:rsidR="00231AB2" w:rsidRPr="00231AB2">
        <w:rPr>
          <w:rFonts w:ascii="Times New Roman" w:hAnsi="Times New Roman" w:cs="Times New Roman"/>
          <w:sz w:val="24"/>
          <w:szCs w:val="24"/>
        </w:rPr>
      </w:r>
      <w:r w:rsidR="00231AB2" w:rsidRPr="00231AB2">
        <w:rPr>
          <w:rFonts w:ascii="Times New Roman" w:hAnsi="Times New Roman" w:cs="Times New Roman"/>
          <w:sz w:val="24"/>
          <w:szCs w:val="24"/>
        </w:rPr>
        <w:fldChar w:fldCharType="end"/>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8" w:tooltip="Ashby-Mitchel, 2017 #344" w:history="1">
        <w:r w:rsidR="00231AB2" w:rsidRPr="00231AB2">
          <w:rPr>
            <w:rFonts w:ascii="Times New Roman" w:hAnsi="Times New Roman" w:cs="Times New Roman"/>
            <w:noProof/>
            <w:sz w:val="24"/>
            <w:szCs w:val="24"/>
          </w:rPr>
          <w:t>Ashby-Mitchel, Burns, Shaw, &amp; Antsey, 2017</w:t>
        </w:r>
      </w:hyperlink>
      <w:r w:rsidR="00231AB2" w:rsidRPr="00231AB2">
        <w:rPr>
          <w:rFonts w:ascii="Times New Roman" w:hAnsi="Times New Roman" w:cs="Times New Roman"/>
          <w:noProof/>
          <w:sz w:val="24"/>
          <w:szCs w:val="24"/>
        </w:rPr>
        <w:t xml:space="preserve">; </w:t>
      </w:r>
      <w:hyperlink w:anchor="_ENREF_59" w:tooltip="Vos, 2017 #495" w:history="1">
        <w:r w:rsidR="00231AB2" w:rsidRPr="00231AB2">
          <w:rPr>
            <w:rFonts w:ascii="Times New Roman" w:hAnsi="Times New Roman" w:cs="Times New Roman"/>
            <w:noProof/>
            <w:sz w:val="24"/>
            <w:szCs w:val="24"/>
          </w:rPr>
          <w:t>Vos et al., 2017</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p>
    <w:p w:rsidR="00515E70" w:rsidRPr="00231AB2" w:rsidRDefault="00515E70"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Un aspecto fundamental en este enfoque es determinar qué factores de riesgo considerar y en qué época de la vida es más importante su manejo. Una revisión reciente sugiere que los factores como la diabetes, la hipertensión, la depresión, el sedentarismo y fumar, son más relevantes en la adultez media. Por ejemplo, la educación en edades </w:t>
      </w:r>
      <w:r w:rsidRPr="00231AB2">
        <w:rPr>
          <w:rFonts w:ascii="Times New Roman" w:hAnsi="Times New Roman" w:cs="Times New Roman"/>
          <w:sz w:val="24"/>
          <w:szCs w:val="24"/>
        </w:rPr>
        <w:lastRenderedPageBreak/>
        <w:t xml:space="preserve">tempranas, incrementar la actividad física y del compromiso social, reducir el consumo de cigarrillos, el control de la hipertensión y la diabetes, constituyen factores protectores frente a la demencia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Livingston&lt;/Author&gt;&lt;Year&gt;2017&lt;/Year&gt;&lt;RecNum&gt;494&lt;/RecNum&gt;&lt;DisplayText&gt;(Livingston et al., 2017)&lt;/DisplayText&gt;&lt;record&gt;&lt;rec-number&gt;494&lt;/rec-number&gt;&lt;foreign-keys&gt;&lt;key app="EN" db-id="ew5zv90595pe0ier0xlpxr0p5f0rra0svtpa" timestamp="1550061668"&gt;494&lt;/key&gt;&lt;/foreign-keys&gt;&lt;ref-type name="Journal Article"&gt;17&lt;/ref-type&gt;&lt;contributors&gt;&lt;authors&gt;&lt;author&gt;Livingston, G.&lt;/author&gt;&lt;author&gt;Sommerland, A.&lt;/author&gt;&lt;author&gt;Orgeta, V.&lt;/author&gt;&lt;author&gt;Costagreda, S.G.&lt;/author&gt;&lt;author&gt;Huntley, J.&lt;/author&gt;&lt;author&gt;Ames, D.&lt;/author&gt;&lt;author&gt;Ballard, C.&lt;/author&gt;&lt;author&gt;Banerjee, S.&lt;/author&gt;&lt;author&gt;Burns, A.&lt;/author&gt;&lt;author&gt;Cohen-Mansfield, J.&lt;/author&gt;&lt;/authors&gt;&lt;/contributors&gt;&lt;titles&gt;&lt;title&gt;Dementia prevention, intervention and care&lt;/title&gt;&lt;secondary-title&gt;Lancet&lt;/secondary-title&gt;&lt;/titles&gt;&lt;periodical&gt;&lt;full-title&gt;Lancet&lt;/full-title&gt;&lt;/periodical&gt;&lt;pages&gt;2673-734&lt;/pages&gt;&lt;volume&gt;390&lt;/volume&gt;&lt;dates&gt;&lt;year&gt;2017&lt;/year&gt;&lt;/dates&gt;&lt;urls&gt;&lt;related-urls&gt;&lt;url&gt;http://dx.doi.org/10.1016/S0140-6736(17)31363-6&lt;/url&gt;&lt;/related-urls&gt;&lt;/urls&gt;&lt;electronic-resource-num&gt;http://dx.doi.org/10.1016/S0140-6736(17)31363-6&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39" w:tooltip="Livingston, 2017 #494" w:history="1">
        <w:r w:rsidR="00231AB2" w:rsidRPr="00231AB2">
          <w:rPr>
            <w:rFonts w:ascii="Times New Roman" w:hAnsi="Times New Roman" w:cs="Times New Roman"/>
            <w:noProof/>
            <w:sz w:val="24"/>
            <w:szCs w:val="24"/>
          </w:rPr>
          <w:t>Livingston et al., 2017</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Se afirma que un estilo de vida saludable es tan beneficioso para la prevención de demencias como para otras enfermedades crónicas no transmisibles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Barnett&lt;/Author&gt;&lt;Year&gt;2013&lt;/Year&gt;&lt;RecNum&gt;497&lt;/RecNum&gt;&lt;DisplayText&gt;(Barnett, Hachinski, &amp;amp; Blackwell, 2013)&lt;/DisplayText&gt;&lt;record&gt;&lt;rec-number&gt;497&lt;/rec-number&gt;&lt;foreign-keys&gt;&lt;key app="EN" db-id="ew5zv90595pe0ier0xlpxr0p5f0rra0svtpa" timestamp="1550086929"&gt;497&lt;/key&gt;&lt;/foreign-keys&gt;&lt;ref-type name="Journal Article"&gt;17&lt;/ref-type&gt;&lt;contributors&gt;&lt;authors&gt;&lt;author&gt;Barnett, J.H.&lt;/author&gt;&lt;author&gt;Hachinski, V.&lt;/author&gt;&lt;author&gt;Blackwell, A.D.&lt;/author&gt;&lt;/authors&gt;&lt;/contributors&gt;&lt;titles&gt;&lt;title&gt;Cognitive health begins at conception: addressing dementia as a lifelong and preventable condition&lt;/title&gt;&lt;secondary-title&gt;BMC Medicine&lt;/secondary-title&gt;&lt;/titles&gt;&lt;periodical&gt;&lt;full-title&gt;BMC Medicine&lt;/full-title&gt;&lt;/periodical&gt;&lt;pages&gt;246&lt;/pages&gt;&lt;volume&gt;11&lt;/volume&gt;&lt;dates&gt;&lt;year&gt;2013&lt;/year&gt;&lt;/dates&gt;&lt;urls&gt;&lt;related-urls&gt;&lt;url&gt;http://www.biomedcentral.com/1741-7015/11/246&lt;/url&gt;&lt;/related-urls&gt;&lt;/urls&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12" w:tooltip="Barnett, 2013 #497" w:history="1">
        <w:r w:rsidR="00231AB2" w:rsidRPr="00231AB2">
          <w:rPr>
            <w:rFonts w:ascii="Times New Roman" w:hAnsi="Times New Roman" w:cs="Times New Roman"/>
            <w:noProof/>
            <w:sz w:val="24"/>
            <w:szCs w:val="24"/>
          </w:rPr>
          <w:t>Barnett, Hachinski, &amp; Blackwell, 2013</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Este aumento de la evidencia contrasta con la persistencia en el público general y en el personal sanitario de creencias erróneas y mitos relacionados con la demencia</w:t>
      </w:r>
      <w:r w:rsidR="00D7171F" w:rsidRPr="00231AB2">
        <w:rPr>
          <w:rFonts w:ascii="Times New Roman" w:hAnsi="Times New Roman" w:cs="Times New Roman"/>
          <w:sz w:val="24"/>
          <w:szCs w:val="24"/>
        </w:rPr>
        <w:t xml:space="preserve"> y su prevención. Esta revisión persigue dos objetivos fundamentales, en primer lugar </w:t>
      </w:r>
      <w:r w:rsidR="003E7383" w:rsidRPr="00231AB2">
        <w:rPr>
          <w:rFonts w:ascii="Times New Roman" w:hAnsi="Times New Roman" w:cs="Times New Roman"/>
          <w:sz w:val="24"/>
          <w:szCs w:val="24"/>
        </w:rPr>
        <w:t>examinar</w:t>
      </w:r>
      <w:r w:rsidR="00D7171F" w:rsidRPr="00231AB2">
        <w:rPr>
          <w:rFonts w:ascii="Times New Roman" w:hAnsi="Times New Roman" w:cs="Times New Roman"/>
          <w:sz w:val="24"/>
          <w:szCs w:val="24"/>
        </w:rPr>
        <w:t xml:space="preserve"> </w:t>
      </w:r>
      <w:r w:rsidR="003E7383" w:rsidRPr="00231AB2">
        <w:rPr>
          <w:rFonts w:ascii="Times New Roman" w:hAnsi="Times New Roman" w:cs="Times New Roman"/>
          <w:sz w:val="24"/>
          <w:szCs w:val="24"/>
        </w:rPr>
        <w:t xml:space="preserve">la evidencia acerca de los factores protectores y de riesgo que tienen un impacto en la demencia y en segundo lugar, sistematizar el nivel de conocimiento existente en el público general sobre la demencia y su prevención. </w:t>
      </w:r>
    </w:p>
    <w:p w:rsidR="0029569E" w:rsidRPr="00231AB2" w:rsidRDefault="003E7383" w:rsidP="006D046D">
      <w:pPr>
        <w:spacing w:after="0" w:line="480" w:lineRule="auto"/>
        <w:ind w:firstLine="708"/>
        <w:rPr>
          <w:rFonts w:ascii="Times New Roman" w:hAnsi="Times New Roman" w:cs="Times New Roman"/>
          <w:b/>
          <w:sz w:val="24"/>
          <w:szCs w:val="24"/>
        </w:rPr>
      </w:pPr>
      <w:r w:rsidRPr="00231AB2">
        <w:rPr>
          <w:rFonts w:ascii="Times New Roman" w:hAnsi="Times New Roman" w:cs="Times New Roman"/>
          <w:b/>
          <w:sz w:val="24"/>
          <w:szCs w:val="24"/>
        </w:rPr>
        <w:t>DESARROLLO</w:t>
      </w:r>
    </w:p>
    <w:p w:rsidR="0029569E" w:rsidRPr="00231AB2" w:rsidRDefault="0029569E" w:rsidP="006D046D">
      <w:pPr>
        <w:spacing w:after="0" w:line="480" w:lineRule="auto"/>
        <w:ind w:firstLine="708"/>
        <w:rPr>
          <w:rFonts w:ascii="Times New Roman" w:hAnsi="Times New Roman" w:cs="Times New Roman"/>
          <w:b/>
          <w:sz w:val="24"/>
          <w:szCs w:val="24"/>
        </w:rPr>
      </w:pPr>
      <w:r w:rsidRPr="00231AB2">
        <w:rPr>
          <w:rFonts w:ascii="Times New Roman" w:hAnsi="Times New Roman" w:cs="Times New Roman"/>
          <w:b/>
          <w:sz w:val="24"/>
          <w:szCs w:val="24"/>
        </w:rPr>
        <w:t>Factores protectores y de riesgo en la prevención de la demencia</w:t>
      </w:r>
    </w:p>
    <w:p w:rsidR="00D8788C" w:rsidRPr="00231AB2" w:rsidRDefault="00DE2F9B"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En la actualidad, e</w:t>
      </w:r>
      <w:r w:rsidR="00D8788C" w:rsidRPr="00231AB2">
        <w:rPr>
          <w:rFonts w:ascii="Times New Roman" w:hAnsi="Times New Roman" w:cs="Times New Roman"/>
          <w:sz w:val="24"/>
          <w:szCs w:val="24"/>
        </w:rPr>
        <w:t xml:space="preserve">l cuerpo de evidencias </w:t>
      </w:r>
      <w:r w:rsidRPr="00231AB2">
        <w:rPr>
          <w:rFonts w:ascii="Times New Roman" w:hAnsi="Times New Roman" w:cs="Times New Roman"/>
          <w:sz w:val="24"/>
          <w:szCs w:val="24"/>
        </w:rPr>
        <w:t xml:space="preserve">sobre los factores protectores y de riesgo en la prevención de demencias </w:t>
      </w:r>
      <w:r w:rsidR="00D8788C" w:rsidRPr="00231AB2">
        <w:rPr>
          <w:rFonts w:ascii="Times New Roman" w:hAnsi="Times New Roman" w:cs="Times New Roman"/>
          <w:sz w:val="24"/>
          <w:szCs w:val="24"/>
        </w:rPr>
        <w:t xml:space="preserve">continua creciendo a partir de interrogantes científicas más específicas y de investigaciones sobre los efectos modificadores y sinérgicos de diversos factores </w:t>
      </w:r>
      <w:r w:rsidR="00D8788C"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Anstey&lt;/Author&gt;&lt;Year&gt;2015&lt;/Year&gt;&lt;RecNum&gt;597&lt;/RecNum&gt;&lt;DisplayText&gt;(K. J. Anstey, Eramudugolla, Hosking, Lautenschiager, &amp;amp; Dixon, 2015)&lt;/DisplayText&gt;&lt;record&gt;&lt;rec-number&gt;597&lt;/rec-number&gt;&lt;foreign-keys&gt;&lt;key app="EN" db-id="ew5zv90595pe0ier0xlpxr0p5f0rra0svtpa" timestamp="1554147906"&gt;597&lt;/key&gt;&lt;/foreign-keys&gt;&lt;ref-type name="Journal Article"&gt;17&lt;/ref-type&gt;&lt;contributors&gt;&lt;authors&gt;&lt;author&gt;Anstey, K. J.&lt;/author&gt;&lt;author&gt;Eramudugolla, R.&lt;/author&gt;&lt;author&gt;Hosking, D. E.&lt;/author&gt;&lt;author&gt;Lautenschiager, N. T.&lt;/author&gt;&lt;author&gt;Dixon, R. A.&lt;/author&gt;&lt;/authors&gt;&lt;/contributors&gt;&lt;titles&gt;&lt;title&gt;Bridging the Translation Gap: From Dementia Risk Assessment to Advice on Risk Reduction&lt;/title&gt;&lt;secondary-title&gt;J Prev Alzheimers Dis&lt;/secondary-title&gt;&lt;/titles&gt;&lt;periodical&gt;&lt;full-title&gt;J Prev Alzheimers Dis&lt;/full-title&gt;&lt;/periodical&gt;&lt;pages&gt;189-198&lt;/pages&gt;&lt;volume&gt;2&lt;/volume&gt;&lt;number&gt;3&lt;/number&gt;&lt;dates&gt;&lt;year&gt;2015&lt;/year&gt;&lt;/dates&gt;&lt;urls&gt;&lt;/urls&gt;&lt;electronic-resource-num&gt;10.14283/jpad.2015.75&lt;/electronic-resource-num&gt;&lt;/record&gt;&lt;/Cite&gt;&lt;/EndNote&gt;</w:instrText>
      </w:r>
      <w:r w:rsidR="00D8788C"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7" w:tooltip="Anstey, 2015 #597" w:history="1">
        <w:r w:rsidR="00231AB2" w:rsidRPr="00231AB2">
          <w:rPr>
            <w:rFonts w:ascii="Times New Roman" w:hAnsi="Times New Roman" w:cs="Times New Roman"/>
            <w:noProof/>
            <w:sz w:val="24"/>
            <w:szCs w:val="24"/>
          </w:rPr>
          <w:t>K. J. Anstey, Eramudugolla, Hosking, Lautenschiager, &amp; Dixon, 2015</w:t>
        </w:r>
      </w:hyperlink>
      <w:r w:rsidR="00231AB2" w:rsidRPr="00231AB2">
        <w:rPr>
          <w:rFonts w:ascii="Times New Roman" w:hAnsi="Times New Roman" w:cs="Times New Roman"/>
          <w:noProof/>
          <w:sz w:val="24"/>
          <w:szCs w:val="24"/>
        </w:rPr>
        <w:t>)</w:t>
      </w:r>
      <w:r w:rsidR="00D8788C" w:rsidRPr="00231AB2">
        <w:rPr>
          <w:rFonts w:ascii="Times New Roman" w:hAnsi="Times New Roman" w:cs="Times New Roman"/>
          <w:sz w:val="24"/>
          <w:szCs w:val="24"/>
        </w:rPr>
        <w:fldChar w:fldCharType="end"/>
      </w:r>
      <w:r w:rsidR="00D8788C" w:rsidRPr="00231AB2">
        <w:rPr>
          <w:rFonts w:ascii="Times New Roman" w:hAnsi="Times New Roman" w:cs="Times New Roman"/>
          <w:sz w:val="24"/>
          <w:szCs w:val="24"/>
        </w:rPr>
        <w:t xml:space="preserve">. Por ello actualmente las investigaciones se dirigen a la identificación de cuáles actividades emplear para prevenir la demencia, la frecuencia, la intensidad y la etapa de la vida en la que resulta más recomendable. </w:t>
      </w:r>
    </w:p>
    <w:p w:rsidR="00D8788C" w:rsidRPr="00231AB2" w:rsidRDefault="00E86604" w:rsidP="006D046D">
      <w:pPr>
        <w:spacing w:after="0" w:line="480" w:lineRule="auto"/>
        <w:ind w:firstLine="708"/>
        <w:rPr>
          <w:rFonts w:ascii="Times New Roman" w:hAnsi="Times New Roman" w:cs="Times New Roman"/>
          <w:sz w:val="24"/>
          <w:szCs w:val="24"/>
        </w:rPr>
      </w:pPr>
      <w:r w:rsidRPr="00231AB2">
        <w:rPr>
          <w:rFonts w:ascii="Times New Roman" w:hAnsi="Times New Roman" w:cs="Times New Roman"/>
          <w:sz w:val="24"/>
          <w:szCs w:val="24"/>
        </w:rPr>
        <w:t>Actualmente</w:t>
      </w:r>
      <w:r w:rsidR="00D8788C" w:rsidRPr="00231AB2">
        <w:rPr>
          <w:rFonts w:ascii="Times New Roman" w:hAnsi="Times New Roman" w:cs="Times New Roman"/>
          <w:sz w:val="24"/>
          <w:szCs w:val="24"/>
        </w:rPr>
        <w:t xml:space="preserve">, existen estudios epidemiológicos y ensayos aleatorizados que describen modelos sobre los factores de riesgo para la demencia, incluyendo la enfermedad de Alzheimer y la demencia vascular </w:t>
      </w:r>
      <w:r w:rsidR="00D8788C"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Román&lt;/Author&gt;&lt;Year&gt;2012&lt;/Year&gt;&lt;RecNum&gt;528&lt;/RecNum&gt;&lt;DisplayText&gt;(Román, Nash, &amp;amp; Fillit, 2012)&lt;/DisplayText&gt;&lt;record&gt;&lt;rec-number&gt;528&lt;/rec-number&gt;&lt;foreign-keys&gt;&lt;key app="EN" db-id="ew5zv90595pe0ier0xlpxr0p5f0rra0svtpa" timestamp="1552913960"&gt;528&lt;/key&gt;&lt;/foreign-keys&gt;&lt;ref-type name="Journal Article"&gt;17&lt;/ref-type&gt;&lt;contributors&gt;&lt;authors&gt;&lt;author&gt;Román, G.C.&lt;/author&gt;&lt;author&gt;Nash, D.T.&lt;/author&gt;&lt;author&gt;Fillit, H.&lt;/author&gt;&lt;/authors&gt;&lt;/contributors&gt;&lt;titles&gt;&lt;title&gt;Translating Current Knowledge Into Dementia Prevention&lt;/title&gt;&lt;secondary-title&gt;Alzheimer Dis Assoc Disord&lt;/secondary-title&gt;&lt;/titles&gt;&lt;periodical&gt;&lt;full-title&gt;Alzheimer Dis Assoc Disord&lt;/full-title&gt;&lt;/periodical&gt;&lt;pages&gt;295-299&lt;/pages&gt;&lt;volume&gt;26&lt;/volume&gt;&lt;number&gt;4&lt;/number&gt;&lt;dates&gt;&lt;year&gt;2012&lt;/year&gt;&lt;/dates&gt;&lt;urls&gt;&lt;/urls&gt;&lt;/record&gt;&lt;/Cite&gt;&lt;/EndNote&gt;</w:instrText>
      </w:r>
      <w:r w:rsidR="00D8788C"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49" w:tooltip="Román, 2012 #528" w:history="1">
        <w:r w:rsidR="00231AB2" w:rsidRPr="00231AB2">
          <w:rPr>
            <w:rFonts w:ascii="Times New Roman" w:hAnsi="Times New Roman" w:cs="Times New Roman"/>
            <w:noProof/>
            <w:sz w:val="24"/>
            <w:szCs w:val="24"/>
          </w:rPr>
          <w:t>Román, Nash, &amp; Fillit, 2012</w:t>
        </w:r>
      </w:hyperlink>
      <w:r w:rsidR="00231AB2" w:rsidRPr="00231AB2">
        <w:rPr>
          <w:rFonts w:ascii="Times New Roman" w:hAnsi="Times New Roman" w:cs="Times New Roman"/>
          <w:noProof/>
          <w:sz w:val="24"/>
          <w:szCs w:val="24"/>
        </w:rPr>
        <w:t>)</w:t>
      </w:r>
      <w:r w:rsidR="00D8788C" w:rsidRPr="00231AB2">
        <w:rPr>
          <w:rFonts w:ascii="Times New Roman" w:hAnsi="Times New Roman" w:cs="Times New Roman"/>
          <w:sz w:val="24"/>
          <w:szCs w:val="24"/>
        </w:rPr>
        <w:fldChar w:fldCharType="end"/>
      </w:r>
      <w:r w:rsidR="00D8788C" w:rsidRPr="00231AB2">
        <w:rPr>
          <w:rFonts w:ascii="Times New Roman" w:hAnsi="Times New Roman" w:cs="Times New Roman"/>
          <w:sz w:val="24"/>
          <w:szCs w:val="24"/>
        </w:rPr>
        <w:t xml:space="preserve">. A partir de la variedad de factores de riesgo asociados con la demencia, los modelos pueden clasificarse en </w:t>
      </w:r>
      <w:r w:rsidR="00D8788C" w:rsidRPr="00231AB2">
        <w:rPr>
          <w:rFonts w:ascii="Times New Roman" w:hAnsi="Times New Roman" w:cs="Times New Roman"/>
          <w:sz w:val="24"/>
          <w:szCs w:val="24"/>
        </w:rPr>
        <w:lastRenderedPageBreak/>
        <w:t xml:space="preserve">modelos demográficos, modelos basados en la cognición, modelos con variables de salud e índices de riesgo, modelos de riesgos genéticos, modelos </w:t>
      </w:r>
      <w:proofErr w:type="spellStart"/>
      <w:r w:rsidR="00D8788C" w:rsidRPr="00231AB2">
        <w:rPr>
          <w:rFonts w:ascii="Times New Roman" w:hAnsi="Times New Roman" w:cs="Times New Roman"/>
          <w:sz w:val="24"/>
          <w:szCs w:val="24"/>
        </w:rPr>
        <w:t>multivariables</w:t>
      </w:r>
      <w:proofErr w:type="spellEnd"/>
      <w:r w:rsidR="00D8788C" w:rsidRPr="00231AB2">
        <w:rPr>
          <w:rFonts w:ascii="Times New Roman" w:hAnsi="Times New Roman" w:cs="Times New Roman"/>
          <w:sz w:val="24"/>
          <w:szCs w:val="24"/>
        </w:rPr>
        <w:t xml:space="preserve"> con medidas demográficas, de salud y estilos de vida. En el caso de los modelos de salud, son más frecuentes los relacionados con los riesgos vasculares y cardiovasculares </w:t>
      </w:r>
      <w:r w:rsidR="00D8788C" w:rsidRPr="00231AB2">
        <w:rPr>
          <w:rFonts w:ascii="Times New Roman" w:hAnsi="Times New Roman" w:cs="Times New Roman"/>
          <w:sz w:val="24"/>
          <w:szCs w:val="24"/>
        </w:rPr>
        <w:fldChar w:fldCharType="begin">
          <w:fldData xml:space="preserve">PEVuZE5vdGU+PENpdGU+PEF1dGhvcj5Sb23DoW48L0F1dGhvcj48WWVhcj4yMDEyPC9ZZWFyPjxS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</w:fldData>
        </w:fldChar>
      </w:r>
      <w:r w:rsidR="00231AB2" w:rsidRPr="00231AB2">
        <w:rPr>
          <w:rFonts w:ascii="Times New Roman" w:hAnsi="Times New Roman" w:cs="Times New Roman"/>
          <w:sz w:val="24"/>
          <w:szCs w:val="24"/>
        </w:rPr>
        <w:instrText xml:space="preserve"> ADDIN EN.CITE </w:instrText>
      </w:r>
      <w:r w:rsidR="00231AB2" w:rsidRPr="00231AB2">
        <w:rPr>
          <w:rFonts w:ascii="Times New Roman" w:hAnsi="Times New Roman" w:cs="Times New Roman"/>
          <w:sz w:val="24"/>
          <w:szCs w:val="24"/>
        </w:rPr>
        <w:fldChar w:fldCharType="begin">
          <w:fldData xml:space="preserve">PEVuZE5vdGU+PENpdGU+PEF1dGhvcj5Sb23DoW48L0F1dGhvcj48WWVhcj4yMDEyPC9ZZWFyPjxS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</w:fldData>
        </w:fldChar>
      </w:r>
      <w:r w:rsidR="00231AB2" w:rsidRPr="00231AB2">
        <w:rPr>
          <w:rFonts w:ascii="Times New Roman" w:hAnsi="Times New Roman" w:cs="Times New Roman"/>
          <w:sz w:val="24"/>
          <w:szCs w:val="24"/>
        </w:rPr>
        <w:instrText xml:space="preserve"> ADDIN EN.CITE.DATA </w:instrText>
      </w:r>
      <w:r w:rsidR="00231AB2" w:rsidRPr="00231AB2">
        <w:rPr>
          <w:rFonts w:ascii="Times New Roman" w:hAnsi="Times New Roman" w:cs="Times New Roman"/>
          <w:sz w:val="24"/>
          <w:szCs w:val="24"/>
        </w:rPr>
      </w:r>
      <w:r w:rsidR="00231AB2" w:rsidRPr="00231AB2">
        <w:rPr>
          <w:rFonts w:ascii="Times New Roman" w:hAnsi="Times New Roman" w:cs="Times New Roman"/>
          <w:sz w:val="24"/>
          <w:szCs w:val="24"/>
        </w:rPr>
        <w:fldChar w:fldCharType="end"/>
      </w:r>
      <w:r w:rsidR="00D8788C"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11" w:tooltip="Barnes, 2011 #526" w:history="1">
        <w:r w:rsidR="00231AB2" w:rsidRPr="00231AB2">
          <w:rPr>
            <w:rFonts w:ascii="Times New Roman" w:hAnsi="Times New Roman" w:cs="Times New Roman"/>
            <w:noProof/>
            <w:sz w:val="24"/>
            <w:szCs w:val="24"/>
          </w:rPr>
          <w:t>Barnes &amp; Yaffe, 2011</w:t>
        </w:r>
      </w:hyperlink>
      <w:r w:rsidR="00231AB2" w:rsidRPr="00231AB2">
        <w:rPr>
          <w:rFonts w:ascii="Times New Roman" w:hAnsi="Times New Roman" w:cs="Times New Roman"/>
          <w:noProof/>
          <w:sz w:val="24"/>
          <w:szCs w:val="24"/>
        </w:rPr>
        <w:t xml:space="preserve">; </w:t>
      </w:r>
      <w:hyperlink w:anchor="_ENREF_13" w:tooltip="Baumgart, 2015 #320" w:history="1">
        <w:r w:rsidR="00231AB2" w:rsidRPr="00231AB2">
          <w:rPr>
            <w:rFonts w:ascii="Times New Roman" w:hAnsi="Times New Roman" w:cs="Times New Roman"/>
            <w:noProof/>
            <w:sz w:val="24"/>
            <w:szCs w:val="24"/>
          </w:rPr>
          <w:t>Baumgart et al., 2015</w:t>
        </w:r>
      </w:hyperlink>
      <w:r w:rsidR="00231AB2" w:rsidRPr="00231AB2">
        <w:rPr>
          <w:rFonts w:ascii="Times New Roman" w:hAnsi="Times New Roman" w:cs="Times New Roman"/>
          <w:noProof/>
          <w:sz w:val="24"/>
          <w:szCs w:val="24"/>
        </w:rPr>
        <w:t xml:space="preserve">; </w:t>
      </w:r>
      <w:hyperlink w:anchor="_ENREF_49" w:tooltip="Román, 2012 #528" w:history="1">
        <w:r w:rsidR="00231AB2" w:rsidRPr="00231AB2">
          <w:rPr>
            <w:rFonts w:ascii="Times New Roman" w:hAnsi="Times New Roman" w:cs="Times New Roman"/>
            <w:noProof/>
            <w:sz w:val="24"/>
            <w:szCs w:val="24"/>
          </w:rPr>
          <w:t>Román et al., 2012</w:t>
        </w:r>
      </w:hyperlink>
      <w:r w:rsidR="00231AB2" w:rsidRPr="00231AB2">
        <w:rPr>
          <w:rFonts w:ascii="Times New Roman" w:hAnsi="Times New Roman" w:cs="Times New Roman"/>
          <w:noProof/>
          <w:sz w:val="24"/>
          <w:szCs w:val="24"/>
        </w:rPr>
        <w:t>)</w:t>
      </w:r>
      <w:r w:rsidR="00D8788C" w:rsidRPr="00231AB2">
        <w:rPr>
          <w:rFonts w:ascii="Times New Roman" w:hAnsi="Times New Roman" w:cs="Times New Roman"/>
          <w:sz w:val="24"/>
          <w:szCs w:val="24"/>
        </w:rPr>
        <w:fldChar w:fldCharType="end"/>
      </w:r>
      <w:r w:rsidR="00D8788C" w:rsidRPr="00231AB2">
        <w:rPr>
          <w:rFonts w:ascii="Times New Roman" w:hAnsi="Times New Roman" w:cs="Times New Roman"/>
          <w:sz w:val="24"/>
          <w:szCs w:val="24"/>
        </w:rPr>
        <w:t xml:space="preserve">. </w:t>
      </w:r>
    </w:p>
    <w:p w:rsidR="00D8788C" w:rsidRPr="00231AB2" w:rsidRDefault="00D8788C" w:rsidP="006D046D">
      <w:pPr>
        <w:spacing w:after="0" w:line="480" w:lineRule="auto"/>
        <w:ind w:firstLine="708"/>
        <w:rPr>
          <w:rFonts w:ascii="Times New Roman" w:hAnsi="Times New Roman" w:cs="Times New Roman"/>
          <w:sz w:val="24"/>
          <w:szCs w:val="24"/>
        </w:rPr>
      </w:pPr>
      <w:r w:rsidRPr="00231AB2">
        <w:rPr>
          <w:rFonts w:ascii="Times New Roman" w:hAnsi="Times New Roman" w:cs="Times New Roman"/>
          <w:sz w:val="24"/>
          <w:szCs w:val="24"/>
        </w:rPr>
        <w:t xml:space="preserve">Los modelos </w:t>
      </w:r>
      <w:proofErr w:type="spellStart"/>
      <w:r w:rsidRPr="00231AB2">
        <w:rPr>
          <w:rFonts w:ascii="Times New Roman" w:hAnsi="Times New Roman" w:cs="Times New Roman"/>
          <w:sz w:val="24"/>
          <w:szCs w:val="24"/>
        </w:rPr>
        <w:t>multivariables</w:t>
      </w:r>
      <w:proofErr w:type="spellEnd"/>
      <w:r w:rsidRPr="00231AB2">
        <w:rPr>
          <w:rFonts w:ascii="Times New Roman" w:hAnsi="Times New Roman" w:cs="Times New Roman"/>
          <w:sz w:val="24"/>
          <w:szCs w:val="24"/>
        </w:rPr>
        <w:t xml:space="preserve"> incorporan variables de riesgo como la dieta, la etnicidad y el análisis genético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Tang&lt;/Author&gt;&lt;Year&gt;2015&lt;/Year&gt;&lt;RecNum&gt;530&lt;/RecNum&gt;&lt;DisplayText&gt;(Tang et al., 2015)&lt;/DisplayText&gt;&lt;record&gt;&lt;rec-number&gt;530&lt;/rec-number&gt;&lt;foreign-keys&gt;&lt;key app="EN" db-id="ew5zv90595pe0ier0xlpxr0p5f0rra0svtpa" timestamp="1553051246"&gt;530&lt;/key&gt;&lt;/foreign-keys&gt;&lt;ref-type name="Journal Article"&gt;17&lt;/ref-type&gt;&lt;contributors&gt;&lt;authors&gt;&lt;author&gt;Tang, E.Y.H.&lt;/author&gt;&lt;author&gt;Harrison, S.H.&lt;/author&gt;&lt;author&gt;Errington, L.&lt;/author&gt;&lt;author&gt;Gordon, M.F.&lt;/author&gt;&lt;author&gt;Visser, P.&lt;/author&gt;&lt;author&gt;Novak, G.&lt;/author&gt;&lt;author&gt;Dufouli, C.&lt;/author&gt;&lt;author&gt;brayne, C.&lt;/author&gt;&lt;author&gt;Robinson, L.&lt;/author&gt;&lt;author&gt;Launer, L. J.&lt;/author&gt;&lt;author&gt;Stephan, B.C.M.&lt;/author&gt;&lt;/authors&gt;&lt;/contributors&gt;&lt;titles&gt;&lt;title&gt;Current Developments in Dementia Risk Prediction Modelling: An Updated Systematic Review&lt;/title&gt;&lt;secondary-title&gt;PLoS ONE&lt;/secondary-title&gt;&lt;/titles&gt;&lt;periodical&gt;&lt;full-title&gt;PLoS ONE&lt;/full-title&gt;&lt;/periodical&gt;&lt;volume&gt;10&lt;/volume&gt;&lt;number&gt;9&lt;/number&gt;&lt;dates&gt;&lt;year&gt;2015&lt;/year&gt;&lt;/dates&gt;&lt;urls&gt;&lt;/urls&gt;&lt;electronic-resource-num&gt;10.1371/journal.pone.0136181&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57" w:tooltip="Tang, 2015 #530" w:history="1">
        <w:r w:rsidR="00231AB2" w:rsidRPr="00231AB2">
          <w:rPr>
            <w:rFonts w:ascii="Times New Roman" w:hAnsi="Times New Roman" w:cs="Times New Roman"/>
            <w:noProof/>
            <w:sz w:val="24"/>
            <w:szCs w:val="24"/>
          </w:rPr>
          <w:t>Tang et al., 2015</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Además, incluye como principales factores la diabetes, hipertensión, obesidad, depresión, inactividad física y cognitiva, fumar, niveles de escolarización bajos </w:t>
      </w:r>
      <w:r w:rsidRPr="00231AB2">
        <w:rPr>
          <w:rFonts w:ascii="Times New Roman" w:hAnsi="Times New Roman" w:cs="Times New Roman"/>
          <w:sz w:val="24"/>
          <w:szCs w:val="24"/>
        </w:rPr>
        <w:fldChar w:fldCharType="begin">
          <w:fldData xml:space="preserve">PEVuZE5vdGU+PENpdGU+PEF1dGhvcj5CYXVtZ2FydDwvQXV0aG9yPjxZZWFyPjIwMTU8L1llYXI+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</w:fldData>
        </w:fldChar>
      </w:r>
      <w:r w:rsidR="00231AB2" w:rsidRPr="00231AB2">
        <w:rPr>
          <w:rFonts w:ascii="Times New Roman" w:hAnsi="Times New Roman" w:cs="Times New Roman"/>
          <w:sz w:val="24"/>
          <w:szCs w:val="24"/>
        </w:rPr>
        <w:instrText xml:space="preserve"> ADDIN EN.CITE </w:instrText>
      </w:r>
      <w:r w:rsidR="00231AB2" w:rsidRPr="00231AB2">
        <w:rPr>
          <w:rFonts w:ascii="Times New Roman" w:hAnsi="Times New Roman" w:cs="Times New Roman"/>
          <w:sz w:val="24"/>
          <w:szCs w:val="24"/>
        </w:rPr>
        <w:fldChar w:fldCharType="begin">
          <w:fldData xml:space="preserve">PEVuZE5vdGU+PENpdGU+PEF1dGhvcj5CYXVtZ2FydDwvQXV0aG9yPjxZZWFyPjIwMTU8L1llYXI+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</w:fldData>
        </w:fldChar>
      </w:r>
      <w:r w:rsidR="00231AB2" w:rsidRPr="00231AB2">
        <w:rPr>
          <w:rFonts w:ascii="Times New Roman" w:hAnsi="Times New Roman" w:cs="Times New Roman"/>
          <w:sz w:val="24"/>
          <w:szCs w:val="24"/>
        </w:rPr>
        <w:instrText xml:space="preserve"> ADDIN EN.CITE.DATA </w:instrText>
      </w:r>
      <w:r w:rsidR="00231AB2" w:rsidRPr="00231AB2">
        <w:rPr>
          <w:rFonts w:ascii="Times New Roman" w:hAnsi="Times New Roman" w:cs="Times New Roman"/>
          <w:sz w:val="24"/>
          <w:szCs w:val="24"/>
        </w:rPr>
      </w:r>
      <w:r w:rsidR="00231AB2" w:rsidRPr="00231AB2">
        <w:rPr>
          <w:rFonts w:ascii="Times New Roman" w:hAnsi="Times New Roman" w:cs="Times New Roman"/>
          <w:sz w:val="24"/>
          <w:szCs w:val="24"/>
        </w:rPr>
        <w:fldChar w:fldCharType="end"/>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4" w:tooltip="Annear, 2015 #460" w:history="1">
        <w:r w:rsidR="00231AB2" w:rsidRPr="00231AB2">
          <w:rPr>
            <w:rFonts w:ascii="Times New Roman" w:hAnsi="Times New Roman" w:cs="Times New Roman"/>
            <w:noProof/>
            <w:sz w:val="24"/>
            <w:szCs w:val="24"/>
          </w:rPr>
          <w:t>Annear et al., 2015</w:t>
        </w:r>
      </w:hyperlink>
      <w:r w:rsidR="00231AB2" w:rsidRPr="00231AB2">
        <w:rPr>
          <w:rFonts w:ascii="Times New Roman" w:hAnsi="Times New Roman" w:cs="Times New Roman"/>
          <w:noProof/>
          <w:sz w:val="24"/>
          <w:szCs w:val="24"/>
        </w:rPr>
        <w:t xml:space="preserve">; </w:t>
      </w:r>
      <w:hyperlink w:anchor="_ENREF_6" w:tooltip="Anstey, 2013 #529" w:history="1">
        <w:r w:rsidR="00231AB2" w:rsidRPr="00231AB2">
          <w:rPr>
            <w:rFonts w:ascii="Times New Roman" w:hAnsi="Times New Roman" w:cs="Times New Roman"/>
            <w:noProof/>
            <w:sz w:val="24"/>
            <w:szCs w:val="24"/>
          </w:rPr>
          <w:t>K.J. Anstey, Cherbuin, &amp; Herath, 2013</w:t>
        </w:r>
      </w:hyperlink>
      <w:r w:rsidR="00231AB2" w:rsidRPr="00231AB2">
        <w:rPr>
          <w:rFonts w:ascii="Times New Roman" w:hAnsi="Times New Roman" w:cs="Times New Roman"/>
          <w:noProof/>
          <w:sz w:val="24"/>
          <w:szCs w:val="24"/>
        </w:rPr>
        <w:t xml:space="preserve">; </w:t>
      </w:r>
      <w:hyperlink w:anchor="_ENREF_13" w:tooltip="Baumgart, 2015 #320" w:history="1">
        <w:r w:rsidR="00231AB2" w:rsidRPr="00231AB2">
          <w:rPr>
            <w:rFonts w:ascii="Times New Roman" w:hAnsi="Times New Roman" w:cs="Times New Roman"/>
            <w:noProof/>
            <w:sz w:val="24"/>
            <w:szCs w:val="24"/>
          </w:rPr>
          <w:t>Baumgart et al., 2015</w:t>
        </w:r>
      </w:hyperlink>
      <w:r w:rsidR="00231AB2" w:rsidRPr="00231AB2">
        <w:rPr>
          <w:rFonts w:ascii="Times New Roman" w:hAnsi="Times New Roman" w:cs="Times New Roman"/>
          <w:noProof/>
          <w:sz w:val="24"/>
          <w:szCs w:val="24"/>
        </w:rPr>
        <w:t xml:space="preserve">; </w:t>
      </w:r>
      <w:hyperlink w:anchor="_ENREF_34" w:tooltip="Lafortune, 2016 #292" w:history="1">
        <w:r w:rsidR="00231AB2" w:rsidRPr="00231AB2">
          <w:rPr>
            <w:rFonts w:ascii="Times New Roman" w:hAnsi="Times New Roman" w:cs="Times New Roman"/>
            <w:noProof/>
            <w:sz w:val="24"/>
            <w:szCs w:val="24"/>
          </w:rPr>
          <w:t>Lafortune, Kelly, Olanrewaju, Cowan, &amp; Brayne, 2016</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Un riesgo sobre el que se hace énfasis es el</w:t>
      </w:r>
      <w:r w:rsidR="00E86604" w:rsidRPr="00231AB2">
        <w:rPr>
          <w:rFonts w:ascii="Times New Roman" w:hAnsi="Times New Roman" w:cs="Times New Roman"/>
          <w:sz w:val="24"/>
          <w:szCs w:val="24"/>
        </w:rPr>
        <w:t xml:space="preserve"> control de la presión arterial</w:t>
      </w:r>
      <w:r w:rsidRPr="00231AB2">
        <w:rPr>
          <w:rFonts w:ascii="Times New Roman" w:hAnsi="Times New Roman" w:cs="Times New Roman"/>
          <w:sz w:val="24"/>
          <w:szCs w:val="24"/>
        </w:rPr>
        <w:t xml:space="preserve">. </w:t>
      </w:r>
      <w:r w:rsidR="00E86604" w:rsidRPr="00231AB2">
        <w:rPr>
          <w:rFonts w:ascii="Times New Roman" w:hAnsi="Times New Roman" w:cs="Times New Roman"/>
          <w:sz w:val="24"/>
          <w:szCs w:val="24"/>
        </w:rPr>
        <w:t>C</w:t>
      </w:r>
      <w:r w:rsidRPr="00231AB2">
        <w:rPr>
          <w:rFonts w:ascii="Times New Roman" w:hAnsi="Times New Roman" w:cs="Times New Roman"/>
          <w:sz w:val="24"/>
          <w:szCs w:val="24"/>
        </w:rPr>
        <w:t xml:space="preserve">omúnmente se asocia con las enfermedades cardiovasculares, aun cuando posee efectos colaterales que incluyen el riego de discapacidad física, de fracturas, caídas así como de demencia. Algunos de los mecanismos de acción subyacentes descritos en la literatura, sobre este factor de riesgo, abarcan la inflamación, el estrés oxidativo y la disfunción endotelial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Perna&lt;/Author&gt;&lt;Year&gt;2016&lt;/Year&gt;&lt;RecNum&gt;575&lt;/RecNum&gt;&lt;DisplayText&gt;(Perna, 2016)&lt;/DisplayText&gt;&lt;record&gt;&lt;rec-number&gt;575&lt;/rec-number&gt;&lt;foreign-keys&gt;&lt;key app="EN" db-id="ew5zv90595pe0ier0xlpxr0p5f0rra0svtpa"&gt;575&lt;/key&gt;&lt;/foreign-keys&gt;&lt;ref-type name="Journal Article"&gt;17&lt;/ref-type&gt;&lt;contributors&gt;&lt;authors&gt;&lt;author&gt;Perna, R.&lt;/author&gt;&lt;/authors&gt;&lt;/contributors&gt;&lt;titles&gt;&lt;title&gt;Hypertension and its effects on brain functioning and cognition&lt;/title&gt;&lt;secondary-title&gt;Hypertension Current Concepts and Therapeutics (HCCT)&lt;/secondary-title&gt;&lt;short-title&gt;Hypertens Curr Concepts Ther&lt;/short-title&gt;&lt;/titles&gt;&lt;periodical&gt;&lt;full-title&gt;Hypertension Current Concepts and Therapeutics (HCCT)&lt;/full-title&gt;&lt;/periodical&gt;&lt;dates&gt;&lt;year&gt;2016&lt;/year&gt;&lt;/dates&gt;&lt;urls&gt;&lt;/urls&gt;&lt;electronic-resource-num&gt;10.15761/HCCT.1000103&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45" w:tooltip="Perna, 2016 #575" w:history="1">
        <w:r w:rsidR="00231AB2" w:rsidRPr="00231AB2">
          <w:rPr>
            <w:rFonts w:ascii="Times New Roman" w:hAnsi="Times New Roman" w:cs="Times New Roman"/>
            <w:noProof/>
            <w:sz w:val="24"/>
            <w:szCs w:val="24"/>
          </w:rPr>
          <w:t>Perna, 2016</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Se estima que cerca de un 5% de los casos de Alzheimer son potencialmente atribuibles a la hipertensión no tratada en la adultez media, por lo que una disminución del 10% de su prevalencia permitiría disminuir en 160 mil los diagnósticos de demencia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Barnes&lt;/Author&gt;&lt;Year&gt;2011&lt;/Year&gt;&lt;RecNum&gt;526&lt;/RecNum&gt;&lt;DisplayText&gt;(Barnes &amp;amp; Yaffe, 2011)&lt;/DisplayText&gt;&lt;record&gt;&lt;rec-number&gt;526&lt;/rec-number&gt;&lt;foreign-keys&gt;&lt;key app="EN" db-id="ew5zv90595pe0ier0xlpxr0p5f0rra0svtpa" timestamp="1552908827"&gt;526&lt;/key&gt;&lt;/foreign-keys&gt;&lt;ref-type name="Journal Article"&gt;17&lt;/ref-type&gt;&lt;contributors&gt;&lt;authors&gt;&lt;author&gt;Barnes, D.E.&lt;/author&gt;&lt;author&gt;Yaffe, K.&lt;/author&gt;&lt;/authors&gt;&lt;/contributors&gt;&lt;titles&gt;&lt;title&gt;The projected effect of risk factor reduction on Alzheimer’s disease prevalence&lt;/title&gt;&lt;secondary-title&gt;Lancet Neurology&lt;/secondary-title&gt;&lt;/titles&gt;&lt;periodical&gt;&lt;full-title&gt;Lancet Neurology&lt;/full-title&gt;&lt;/periodical&gt;&lt;pages&gt;919-928&lt;/pages&gt;&lt;number&gt;10&lt;/number&gt;&lt;dates&gt;&lt;year&gt;2011&lt;/year&gt;&lt;/dates&gt;&lt;urls&gt;&lt;/urls&gt;&lt;electronic-resource-num&gt;10.1016/S14744422(11)70072-2&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11" w:tooltip="Barnes, 2011 #526" w:history="1">
        <w:r w:rsidR="00231AB2" w:rsidRPr="00231AB2">
          <w:rPr>
            <w:rFonts w:ascii="Times New Roman" w:hAnsi="Times New Roman" w:cs="Times New Roman"/>
            <w:noProof/>
            <w:sz w:val="24"/>
            <w:szCs w:val="24"/>
          </w:rPr>
          <w:t>Barnes &amp; Yaffe, 2011</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La mayoría de las investigaciones longitudinales sugieren que la hipertensión prolongada se vincula con un declive cognitivo acelerado. Un pobre manejo de la condición se presenta como un factor que aumenta los riegos de disfunción cognitiva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Perna&lt;/Author&gt;&lt;Year&gt;2016&lt;/Year&gt;&lt;RecNum&gt;575&lt;/RecNum&gt;&lt;DisplayText&gt;(Perna, 2016)&lt;/DisplayText&gt;&lt;record&gt;&lt;rec-number&gt;575&lt;/rec-number&gt;&lt;foreign-keys&gt;&lt;key app="EN" db-id="ew5zv90595pe0ier0xlpxr0p5f0rra0svtpa"&gt;575&lt;/key&gt;&lt;/foreign-keys&gt;&lt;ref-type name="Journal Article"&gt;17&lt;/ref-type&gt;&lt;contributors&gt;&lt;authors&gt;&lt;author&gt;Perna, R.&lt;/author&gt;&lt;/authors&gt;&lt;/contributors&gt;&lt;titles&gt;&lt;title&gt;Hypertension and its effects on brain functioning and cognition&lt;/title&gt;&lt;secondary-title&gt;Hypertension Current Concepts and Therapeutics (HCCT)&lt;/secondary-title&gt;&lt;short-title&gt;Hypertens Curr Concepts Ther&lt;/short-title&gt;&lt;/titles&gt;&lt;periodical&gt;&lt;full-title&gt;Hypertension Current Concepts and Therapeutics (HCCT)&lt;/full-title&gt;&lt;/periodical&gt;&lt;dates&gt;&lt;year&gt;2016&lt;/year&gt;&lt;/dates&gt;&lt;urls&gt;&lt;/urls&gt;&lt;electronic-resource-num&gt;10.15761/HCCT.1000103&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45" w:tooltip="Perna, 2016 #575" w:history="1">
        <w:r w:rsidR="00231AB2" w:rsidRPr="00231AB2">
          <w:rPr>
            <w:rFonts w:ascii="Times New Roman" w:hAnsi="Times New Roman" w:cs="Times New Roman"/>
            <w:noProof/>
            <w:sz w:val="24"/>
            <w:szCs w:val="24"/>
          </w:rPr>
          <w:t>Perna, 2016</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mientras que su manejo permite el mantenimiento de la vitalidad cognitiva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Liang&lt;/Author&gt;&lt;Year&gt;2018&lt;/Year&gt;&lt;RecNum&gt;558&lt;/RecNum&gt;&lt;DisplayText&gt;(Liang et al., 2018)&lt;/DisplayText&gt;&lt;record&gt;&lt;rec-number&gt;558&lt;/rec-number&gt;&lt;foreign-keys&gt;&lt;key app="EN" db-id="ew5zv90595pe0ier0xlpxr0p5f0rra0svtpa" timestamp="1553172916"&gt;558&lt;/key&gt;&lt;/foreign-keys&gt;&lt;ref-type name="Journal Article"&gt;17&lt;/ref-type&gt;&lt;contributors&gt;&lt;authors&gt;&lt;author&gt;Liang, Xiaoniu&lt;/author&gt;&lt;author&gt;Shan, Ying&lt;/author&gt;&lt;author&gt;Ding, Ding&lt;/author&gt;&lt;author&gt;Zhao, Qianhua&lt;/author&gt;&lt;author&gt;Guo, Qihao&lt;/author&gt;&lt;author&gt;Zheng, Li&lt;/author&gt;&lt;author&gt;Deng, Wei&lt;/author&gt;&lt;author&gt;Luo, Jianfeng&lt;/author&gt;&lt;author&gt;Tse, Lap A.&lt;/author&gt;&lt;author&gt;Hong, Zhen&lt;/author&gt;&lt;/authors&gt;&lt;/contributors&gt;&lt;titles&gt;&lt;title&gt;Hypertension and High Blood Pressure Are Associated With Dementia Among Chinese Dwelling Elderly: The Shanghai Aging Study&lt;/title&gt;&lt;secondary-title&gt;Frontiers in neurology&lt;/secondary-title&gt;&lt;/titles&gt;&lt;periodical&gt;&lt;full-title&gt;Frontiers in neurology&lt;/full-title&gt;&lt;/periodical&gt;&lt;pages&gt;664-65&lt;/pages&gt;&lt;volume&gt;9&lt;/volume&gt;&lt;dates&gt;&lt;year&gt;2018&lt;/year&gt;&lt;/dates&gt;&lt;publisher&gt;Frontiers Media S.A.&lt;/publisher&gt;&lt;isbn&gt;1664-2295&lt;/isbn&gt;&lt;accession-num&gt;30233479&lt;/accession-num&gt;&lt;urls&gt;&lt;related-urls&gt;&lt;url&gt;https://www.ncbi.nlm.nih.gov/pubmed/30233479&lt;/url&gt;&lt;url&gt;https://www.ncbi.nlm.nih.gov/pmc/PMC6131189/&lt;/url&gt;&lt;/related-urls&gt;&lt;/urls&gt;&lt;electronic-resource-num&gt;10.3389/fneur.2018.00664&lt;/electronic-resource-num&gt;&lt;remote-database-name&gt;PubMed&lt;/remote-database-name&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38" w:tooltip="Liang, 2018 #558" w:history="1">
        <w:r w:rsidR="00231AB2" w:rsidRPr="00231AB2">
          <w:rPr>
            <w:rFonts w:ascii="Times New Roman" w:hAnsi="Times New Roman" w:cs="Times New Roman"/>
            <w:noProof/>
            <w:sz w:val="24"/>
            <w:szCs w:val="24"/>
          </w:rPr>
          <w:t>Liang et al., 2018</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lastRenderedPageBreak/>
        <w:t xml:space="preserve">Otro factor de riesgo frecuentemente relacionado con la demencia es la diabetes. Una reducción del 25% de la incidencia de la diabetes puede prevenir cerca de 203 mil casos de demencia globalmente. Un factor de riesgo estrechamente relacionado con la diabetes es la obesidad. Se estima que el 2% de los casos mundiales de demencia tipo Alzheimer es atribuible a este factor, por lo que una reducción del 10% de la incidencia de la diabetes puede prevenir 67 mil nuevos casos de demencia. Al igual que ocurre con la hipertensión, la edad más vulnerable es la adultez media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Barnes&lt;/Author&gt;&lt;Year&gt;2011&lt;/Year&gt;&lt;RecNum&gt;526&lt;/RecNum&gt;&lt;DisplayText&gt;(Barnes &amp;amp; Yaffe, 2011)&lt;/DisplayText&gt;&lt;record&gt;&lt;rec-number&gt;526&lt;/rec-number&gt;&lt;foreign-keys&gt;&lt;key app="EN" db-id="ew5zv90595pe0ier0xlpxr0p5f0rra0svtpa" timestamp="1552908827"&gt;526&lt;/key&gt;&lt;/foreign-keys&gt;&lt;ref-type name="Journal Article"&gt;17&lt;/ref-type&gt;&lt;contributors&gt;&lt;authors&gt;&lt;author&gt;Barnes, D.E.&lt;/author&gt;&lt;author&gt;Yaffe, K.&lt;/author&gt;&lt;/authors&gt;&lt;/contributors&gt;&lt;titles&gt;&lt;title&gt;The projected effect of risk factor reduction on Alzheimer’s disease prevalence&lt;/title&gt;&lt;secondary-title&gt;Lancet Neurology&lt;/secondary-title&gt;&lt;/titles&gt;&lt;periodical&gt;&lt;full-title&gt;Lancet Neurology&lt;/full-title&gt;&lt;/periodical&gt;&lt;pages&gt;919-928&lt;/pages&gt;&lt;number&gt;10&lt;/number&gt;&lt;dates&gt;&lt;year&gt;2011&lt;/year&gt;&lt;/dates&gt;&lt;urls&gt;&lt;/urls&gt;&lt;electronic-resource-num&gt;10.1016/S14744422(11)70072-2&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11" w:tooltip="Barnes, 2011 #526" w:history="1">
        <w:r w:rsidR="00231AB2" w:rsidRPr="00231AB2">
          <w:rPr>
            <w:rFonts w:ascii="Times New Roman" w:hAnsi="Times New Roman" w:cs="Times New Roman"/>
            <w:noProof/>
            <w:sz w:val="24"/>
            <w:szCs w:val="24"/>
          </w:rPr>
          <w:t>Barnes &amp; Yaffe, 2011</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Por otra parte, existe un grupo de factores descritos como protectores entre los que se encuentran la actividad mental, las actividades de ocio, la práctica de ejercicio físico, el compromiso en actividades sociales, una dieta saludable y entre sus variantes el consumo de pescado y la dieta mediterránea, y el sueño </w:t>
      </w:r>
      <w:r w:rsidRPr="00231AB2">
        <w:rPr>
          <w:rFonts w:ascii="Times New Roman" w:hAnsi="Times New Roman" w:cs="Times New Roman"/>
          <w:sz w:val="24"/>
          <w:szCs w:val="24"/>
        </w:rPr>
        <w:fldChar w:fldCharType="begin">
          <w:fldData xml:space="preserve">PEVuZE5vdGU+PENpdGU+PEF1dGhvcj5Sb23DoW48L0F1dGhvcj48WWVhcj4yMDEyPC9ZZWFyPjxS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</w:fldData>
        </w:fldChar>
      </w:r>
      <w:r w:rsidR="00231AB2" w:rsidRPr="00231AB2">
        <w:rPr>
          <w:rFonts w:ascii="Times New Roman" w:hAnsi="Times New Roman" w:cs="Times New Roman"/>
          <w:sz w:val="24"/>
          <w:szCs w:val="24"/>
        </w:rPr>
        <w:instrText xml:space="preserve"> ADDIN EN.CITE </w:instrText>
      </w:r>
      <w:r w:rsidR="00231AB2" w:rsidRPr="00231AB2">
        <w:rPr>
          <w:rFonts w:ascii="Times New Roman" w:hAnsi="Times New Roman" w:cs="Times New Roman"/>
          <w:sz w:val="24"/>
          <w:szCs w:val="24"/>
        </w:rPr>
        <w:fldChar w:fldCharType="begin">
          <w:fldData xml:space="preserve">PEVuZE5vdGU+PENpdGU+PEF1dGhvcj5Sb23DoW48L0F1dGhvcj48WWVhcj4yMDEyPC9ZZWFyPjxS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</w:fldData>
        </w:fldChar>
      </w:r>
      <w:r w:rsidR="00231AB2" w:rsidRPr="00231AB2">
        <w:rPr>
          <w:rFonts w:ascii="Times New Roman" w:hAnsi="Times New Roman" w:cs="Times New Roman"/>
          <w:sz w:val="24"/>
          <w:szCs w:val="24"/>
        </w:rPr>
        <w:instrText xml:space="preserve"> ADDIN EN.CITE.DATA </w:instrText>
      </w:r>
      <w:r w:rsidR="00231AB2" w:rsidRPr="00231AB2">
        <w:rPr>
          <w:rFonts w:ascii="Times New Roman" w:hAnsi="Times New Roman" w:cs="Times New Roman"/>
          <w:sz w:val="24"/>
          <w:szCs w:val="24"/>
        </w:rPr>
      </w:r>
      <w:r w:rsidR="00231AB2" w:rsidRPr="00231AB2">
        <w:rPr>
          <w:rFonts w:ascii="Times New Roman" w:hAnsi="Times New Roman" w:cs="Times New Roman"/>
          <w:sz w:val="24"/>
          <w:szCs w:val="24"/>
        </w:rPr>
        <w:fldChar w:fldCharType="end"/>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6" w:tooltip="Anstey, 2013 #529" w:history="1">
        <w:r w:rsidR="00231AB2" w:rsidRPr="00231AB2">
          <w:rPr>
            <w:rFonts w:ascii="Times New Roman" w:hAnsi="Times New Roman" w:cs="Times New Roman"/>
            <w:noProof/>
            <w:sz w:val="24"/>
            <w:szCs w:val="24"/>
          </w:rPr>
          <w:t>K.J. Anstey et al., 2013</w:t>
        </w:r>
      </w:hyperlink>
      <w:r w:rsidR="00231AB2" w:rsidRPr="00231AB2">
        <w:rPr>
          <w:rFonts w:ascii="Times New Roman" w:hAnsi="Times New Roman" w:cs="Times New Roman"/>
          <w:noProof/>
          <w:sz w:val="24"/>
          <w:szCs w:val="24"/>
        </w:rPr>
        <w:t xml:space="preserve">; </w:t>
      </w:r>
      <w:hyperlink w:anchor="_ENREF_13" w:tooltip="Baumgart, 2015 #320" w:history="1">
        <w:r w:rsidR="00231AB2" w:rsidRPr="00231AB2">
          <w:rPr>
            <w:rFonts w:ascii="Times New Roman" w:hAnsi="Times New Roman" w:cs="Times New Roman"/>
            <w:noProof/>
            <w:sz w:val="24"/>
            <w:szCs w:val="24"/>
          </w:rPr>
          <w:t>Baumgart et al., 2015</w:t>
        </w:r>
      </w:hyperlink>
      <w:r w:rsidR="00231AB2" w:rsidRPr="00231AB2">
        <w:rPr>
          <w:rFonts w:ascii="Times New Roman" w:hAnsi="Times New Roman" w:cs="Times New Roman"/>
          <w:noProof/>
          <w:sz w:val="24"/>
          <w:szCs w:val="24"/>
        </w:rPr>
        <w:t xml:space="preserve">; </w:t>
      </w:r>
      <w:hyperlink w:anchor="_ENREF_34" w:tooltip="Lafortune, 2016 #292" w:history="1">
        <w:r w:rsidR="00231AB2" w:rsidRPr="00231AB2">
          <w:rPr>
            <w:rFonts w:ascii="Times New Roman" w:hAnsi="Times New Roman" w:cs="Times New Roman"/>
            <w:noProof/>
            <w:sz w:val="24"/>
            <w:szCs w:val="24"/>
          </w:rPr>
          <w:t>Lafortune et al., 2016</w:t>
        </w:r>
      </w:hyperlink>
      <w:r w:rsidR="00231AB2" w:rsidRPr="00231AB2">
        <w:rPr>
          <w:rFonts w:ascii="Times New Roman" w:hAnsi="Times New Roman" w:cs="Times New Roman"/>
          <w:noProof/>
          <w:sz w:val="24"/>
          <w:szCs w:val="24"/>
        </w:rPr>
        <w:t xml:space="preserve">; </w:t>
      </w:r>
      <w:hyperlink w:anchor="_ENREF_49" w:tooltip="Román, 2012 #528" w:history="1">
        <w:r w:rsidR="00231AB2" w:rsidRPr="00231AB2">
          <w:rPr>
            <w:rFonts w:ascii="Times New Roman" w:hAnsi="Times New Roman" w:cs="Times New Roman"/>
            <w:noProof/>
            <w:sz w:val="24"/>
            <w:szCs w:val="24"/>
          </w:rPr>
          <w:t>Román et al., 2012</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La actividad metal ha sido identificada como uno de los factores protectores en el campo de las demencias </w:t>
      </w:r>
      <w:r w:rsidRPr="00231AB2">
        <w:rPr>
          <w:rFonts w:ascii="Times New Roman" w:hAnsi="Times New Roman" w:cs="Times New Roman"/>
          <w:sz w:val="24"/>
          <w:szCs w:val="24"/>
        </w:rPr>
        <w:fldChar w:fldCharType="begin">
          <w:fldData xml:space="preserve">PEVuZE5vdGU+PENpdGU+PEF1dGhvcj5BbnN0ZXk8L0F1dGhvcj48WWVhcj4yMDEzPC9ZZWFyPjxS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</w:fldData>
        </w:fldChar>
      </w:r>
      <w:r w:rsidR="00231AB2" w:rsidRPr="00231AB2">
        <w:rPr>
          <w:rFonts w:ascii="Times New Roman" w:hAnsi="Times New Roman" w:cs="Times New Roman"/>
          <w:sz w:val="24"/>
          <w:szCs w:val="24"/>
        </w:rPr>
        <w:instrText xml:space="preserve"> ADDIN EN.CITE </w:instrText>
      </w:r>
      <w:r w:rsidR="00231AB2" w:rsidRPr="00231AB2">
        <w:rPr>
          <w:rFonts w:ascii="Times New Roman" w:hAnsi="Times New Roman" w:cs="Times New Roman"/>
          <w:sz w:val="24"/>
          <w:szCs w:val="24"/>
        </w:rPr>
        <w:fldChar w:fldCharType="begin">
          <w:fldData xml:space="preserve">PEVuZE5vdGU+PENpdGU+PEF1dGhvcj5BbnN0ZXk8L0F1dGhvcj48WWVhcj4yMDEzPC9ZZWFyPjxS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</w:fldData>
        </w:fldChar>
      </w:r>
      <w:r w:rsidR="00231AB2" w:rsidRPr="00231AB2">
        <w:rPr>
          <w:rFonts w:ascii="Times New Roman" w:hAnsi="Times New Roman" w:cs="Times New Roman"/>
          <w:sz w:val="24"/>
          <w:szCs w:val="24"/>
        </w:rPr>
        <w:instrText xml:space="preserve"> ADDIN EN.CITE.DATA </w:instrText>
      </w:r>
      <w:r w:rsidR="00231AB2" w:rsidRPr="00231AB2">
        <w:rPr>
          <w:rFonts w:ascii="Times New Roman" w:hAnsi="Times New Roman" w:cs="Times New Roman"/>
          <w:sz w:val="24"/>
          <w:szCs w:val="24"/>
        </w:rPr>
      </w:r>
      <w:r w:rsidR="00231AB2" w:rsidRPr="00231AB2">
        <w:rPr>
          <w:rFonts w:ascii="Times New Roman" w:hAnsi="Times New Roman" w:cs="Times New Roman"/>
          <w:sz w:val="24"/>
          <w:szCs w:val="24"/>
        </w:rPr>
        <w:fldChar w:fldCharType="end"/>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6" w:tooltip="Anstey, 2013 #529" w:history="1">
        <w:r w:rsidR="00231AB2" w:rsidRPr="00231AB2">
          <w:rPr>
            <w:rFonts w:ascii="Times New Roman" w:hAnsi="Times New Roman" w:cs="Times New Roman"/>
            <w:noProof/>
            <w:sz w:val="24"/>
            <w:szCs w:val="24"/>
          </w:rPr>
          <w:t>K.J. Anstey et al., 2013</w:t>
        </w:r>
      </w:hyperlink>
      <w:r w:rsidR="00231AB2" w:rsidRPr="00231AB2">
        <w:rPr>
          <w:rFonts w:ascii="Times New Roman" w:hAnsi="Times New Roman" w:cs="Times New Roman"/>
          <w:noProof/>
          <w:sz w:val="24"/>
          <w:szCs w:val="24"/>
        </w:rPr>
        <w:t xml:space="preserve">; </w:t>
      </w:r>
      <w:hyperlink w:anchor="_ENREF_13" w:tooltip="Baumgart, 2015 #320" w:history="1">
        <w:r w:rsidR="00231AB2" w:rsidRPr="00231AB2">
          <w:rPr>
            <w:rFonts w:ascii="Times New Roman" w:hAnsi="Times New Roman" w:cs="Times New Roman"/>
            <w:noProof/>
            <w:sz w:val="24"/>
            <w:szCs w:val="24"/>
          </w:rPr>
          <w:t>Baumgart et al., 2015</w:t>
        </w:r>
      </w:hyperlink>
      <w:r w:rsidR="00231AB2" w:rsidRPr="00231AB2">
        <w:rPr>
          <w:rFonts w:ascii="Times New Roman" w:hAnsi="Times New Roman" w:cs="Times New Roman"/>
          <w:noProof/>
          <w:sz w:val="24"/>
          <w:szCs w:val="24"/>
        </w:rPr>
        <w:t xml:space="preserve">; </w:t>
      </w:r>
      <w:hyperlink w:anchor="_ENREF_34" w:tooltip="Lafortune, 2016 #292" w:history="1">
        <w:r w:rsidR="00231AB2" w:rsidRPr="00231AB2">
          <w:rPr>
            <w:rFonts w:ascii="Times New Roman" w:hAnsi="Times New Roman" w:cs="Times New Roman"/>
            <w:noProof/>
            <w:sz w:val="24"/>
            <w:szCs w:val="24"/>
          </w:rPr>
          <w:t>Lafortune et al., 2016</w:t>
        </w:r>
      </w:hyperlink>
      <w:r w:rsidR="00231AB2" w:rsidRPr="00231AB2">
        <w:rPr>
          <w:rFonts w:ascii="Times New Roman" w:hAnsi="Times New Roman" w:cs="Times New Roman"/>
          <w:noProof/>
          <w:sz w:val="24"/>
          <w:szCs w:val="24"/>
        </w:rPr>
        <w:t xml:space="preserve">; </w:t>
      </w:r>
      <w:hyperlink w:anchor="_ENREF_57" w:tooltip="Tang, 2015 #530" w:history="1">
        <w:r w:rsidR="00231AB2" w:rsidRPr="00231AB2">
          <w:rPr>
            <w:rFonts w:ascii="Times New Roman" w:hAnsi="Times New Roman" w:cs="Times New Roman"/>
            <w:noProof/>
            <w:sz w:val="24"/>
            <w:szCs w:val="24"/>
          </w:rPr>
          <w:t>Tang et al., 2015</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mientras que la inactividad cognitiva se describe como uno de los principales factores de riesgo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Barnes&lt;/Author&gt;&lt;Year&gt;2011&lt;/Year&gt;&lt;RecNum&gt;526&lt;/RecNum&gt;&lt;DisplayText&gt;(Barnes &amp;amp; Yaffe, 2011)&lt;/DisplayText&gt;&lt;record&gt;&lt;rec-number&gt;526&lt;/rec-number&gt;&lt;foreign-keys&gt;&lt;key app="EN" db-id="ew5zv90595pe0ier0xlpxr0p5f0rra0svtpa" timestamp="1552908827"&gt;526&lt;/key&gt;&lt;/foreign-keys&gt;&lt;ref-type name="Journal Article"&gt;17&lt;/ref-type&gt;&lt;contributors&gt;&lt;authors&gt;&lt;author&gt;Barnes, D.E.&lt;/author&gt;&lt;author&gt;Yaffe, K.&lt;/author&gt;&lt;/authors&gt;&lt;/contributors&gt;&lt;titles&gt;&lt;title&gt;The projected effect of risk factor reduction on Alzheimer’s disease prevalence&lt;/title&gt;&lt;secondary-title&gt;Lancet Neurology&lt;/secondary-title&gt;&lt;/titles&gt;&lt;periodical&gt;&lt;full-title&gt;Lancet Neurology&lt;/full-title&gt;&lt;/periodical&gt;&lt;pages&gt;919-928&lt;/pages&gt;&lt;number&gt;10&lt;/number&gt;&lt;dates&gt;&lt;year&gt;2011&lt;/year&gt;&lt;/dates&gt;&lt;urls&gt;&lt;/urls&gt;&lt;electronic-resource-num&gt;10.1016/S14744422(11)70072-2&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11" w:tooltip="Barnes, 2011 #526" w:history="1">
        <w:r w:rsidR="00231AB2" w:rsidRPr="00231AB2">
          <w:rPr>
            <w:rFonts w:ascii="Times New Roman" w:hAnsi="Times New Roman" w:cs="Times New Roman"/>
            <w:noProof/>
            <w:sz w:val="24"/>
            <w:szCs w:val="24"/>
          </w:rPr>
          <w:t>Barnes &amp; Yaffe, 2011</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La reducción en un 10% de la inactividad cognitiva junto al bajo nivel educacional, repercutiría en 534 mil casos menos de demencia de Alzheimer en el mundo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Barnes&lt;/Author&gt;&lt;Year&gt;2011&lt;/Year&gt;&lt;RecNum&gt;526&lt;/RecNum&gt;&lt;DisplayText&gt;(Barnes &amp;amp; Yaffe, 2011)&lt;/DisplayText&gt;&lt;record&gt;&lt;rec-number&gt;526&lt;/rec-number&gt;&lt;foreign-keys&gt;&lt;key app="EN" db-id="ew5zv90595pe0ier0xlpxr0p5f0rra0svtpa" timestamp="1552908827"&gt;526&lt;/key&gt;&lt;/foreign-keys&gt;&lt;ref-type name="Journal Article"&gt;17&lt;/ref-type&gt;&lt;contributors&gt;&lt;authors&gt;&lt;author&gt;Barnes, D.E.&lt;/author&gt;&lt;author&gt;Yaffe, K.&lt;/author&gt;&lt;/authors&gt;&lt;/contributors&gt;&lt;titles&gt;&lt;title&gt;The projected effect of risk factor reduction on Alzheimer’s disease prevalence&lt;/title&gt;&lt;secondary-title&gt;Lancet Neurology&lt;/secondary-title&gt;&lt;/titles&gt;&lt;periodical&gt;&lt;full-title&gt;Lancet Neurology&lt;/full-title&gt;&lt;/periodical&gt;&lt;pages&gt;919-928&lt;/pages&gt;&lt;number&gt;10&lt;/number&gt;&lt;dates&gt;&lt;year&gt;2011&lt;/year&gt;&lt;/dates&gt;&lt;urls&gt;&lt;/urls&gt;&lt;electronic-resource-num&gt;10.1016/S14744422(11)70072-2&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11" w:tooltip="Barnes, 2011 #526" w:history="1">
        <w:r w:rsidR="00231AB2" w:rsidRPr="00231AB2">
          <w:rPr>
            <w:rFonts w:ascii="Times New Roman" w:hAnsi="Times New Roman" w:cs="Times New Roman"/>
            <w:noProof/>
            <w:sz w:val="24"/>
            <w:szCs w:val="24"/>
          </w:rPr>
          <w:t>Barnes &amp; Yaffe, 2011</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w:t>
      </w:r>
    </w:p>
    <w:p w:rsidR="00D8788C" w:rsidRPr="00231AB2" w:rsidRDefault="00231AB2" w:rsidP="006D046D">
      <w:pPr>
        <w:spacing w:after="0" w:line="480" w:lineRule="auto"/>
        <w:ind w:firstLine="709"/>
        <w:rPr>
          <w:rFonts w:ascii="Times New Roman" w:hAnsi="Times New Roman" w:cs="Times New Roman"/>
          <w:sz w:val="24"/>
          <w:szCs w:val="24"/>
        </w:rPr>
      </w:pPr>
      <w:hyperlink w:anchor="_ENREF_58" w:tooltip="Valenzuela, 2008 #560" w:history="1">
        <w:r w:rsidRPr="00231AB2">
          <w:rPr>
            <w:rFonts w:ascii="Times New Roman" w:hAnsi="Times New Roman" w:cs="Times New Roman"/>
            <w:sz w:val="24"/>
            <w:szCs w:val="24"/>
          </w:rPr>
          <w:fldChar w:fldCharType="begin"/>
        </w:r>
        <w:r w:rsidRPr="00231AB2">
          <w:rPr>
            <w:rFonts w:ascii="Times New Roman" w:hAnsi="Times New Roman" w:cs="Times New Roman"/>
            <w:sz w:val="24"/>
            <w:szCs w:val="24"/>
          </w:rPr>
          <w:instrText xml:space="preserve"> ADDIN EN.CITE &lt;EndNote&gt;&lt;Cite AuthorYear="1"&gt;&lt;Author&gt;Valenzuela&lt;/Author&gt;&lt;Year&gt;2008&lt;/Year&gt;&lt;RecNum&gt;560&lt;/RecNum&gt;&lt;DisplayText&gt;Valenzuela, Sachdev, Wen, Chen, and Brodaty (2008)&lt;/DisplayText&gt;&lt;record&gt;&lt;rec-number&gt;560&lt;/rec-number&gt;&lt;foreign-keys&gt;&lt;key app="EN" db-id="ew5zv90595pe0ier0xlpxr0p5f0rra0svtpa" timestamp="1553175048"&gt;560&lt;/key&gt;&lt;/foreign-keys&gt;&lt;ref-type name="Journal Article"&gt;17&lt;/ref-type&gt;&lt;contributors&gt;&lt;authors&gt;&lt;author&gt;Valenzuela, M.J.&lt;/author&gt;&lt;author&gt;Sachdev, P.&lt;/author&gt;&lt;author&gt;Wen, W.&lt;/author&gt;&lt;author&gt;Chen, X.&lt;/author&gt;&lt;author&gt;Brodaty, H.&lt;/author&gt;&lt;/authors&gt;&lt;/contributors&gt;&lt;titles&gt;&lt;title&gt;Lifespan Mental Activity Predicts Diminished Rate of Hippocampal Atrophy&lt;/title&gt;&lt;secondary-title&gt;PLoS ONE&lt;/secondary-title&gt;&lt;/titles&gt;&lt;periodical&gt;&lt;full-title&gt;PLoS ONE&lt;/full-title&gt;&lt;/periodical&gt;&lt;volume&gt;3&lt;/volume&gt;&lt;number&gt;7&lt;/number&gt;&lt;dates&gt;&lt;year&gt;2008&lt;/year&gt;&lt;/dates&gt;&lt;urls&gt;&lt;/urls&gt;&lt;electronic-resource-num&gt;10.1371/journal.pone.0002598&lt;/electronic-resource-num&gt;&lt;/record&gt;&lt;/Cite&gt;&lt;/EndNote&gt;</w:instrText>
        </w:r>
        <w:r w:rsidRPr="00231AB2">
          <w:rPr>
            <w:rFonts w:ascii="Times New Roman" w:hAnsi="Times New Roman" w:cs="Times New Roman"/>
            <w:sz w:val="24"/>
            <w:szCs w:val="24"/>
          </w:rPr>
          <w:fldChar w:fldCharType="separate"/>
        </w:r>
        <w:r w:rsidRPr="00231AB2">
          <w:rPr>
            <w:rFonts w:ascii="Times New Roman" w:hAnsi="Times New Roman" w:cs="Times New Roman"/>
            <w:noProof/>
            <w:sz w:val="24"/>
            <w:szCs w:val="24"/>
          </w:rPr>
          <w:t>Valenzuela, Sachdev, Wen, Chen, and Brodaty (2008)</w:t>
        </w:r>
        <w:r w:rsidRPr="00231AB2">
          <w:rPr>
            <w:rFonts w:ascii="Times New Roman" w:hAnsi="Times New Roman" w:cs="Times New Roman"/>
            <w:sz w:val="24"/>
            <w:szCs w:val="24"/>
          </w:rPr>
          <w:fldChar w:fldCharType="end"/>
        </w:r>
      </w:hyperlink>
      <w:r w:rsidR="00D8788C" w:rsidRPr="00231AB2">
        <w:rPr>
          <w:rFonts w:ascii="Times New Roman" w:hAnsi="Times New Roman" w:cs="Times New Roman"/>
          <w:sz w:val="24"/>
          <w:szCs w:val="24"/>
        </w:rPr>
        <w:t xml:space="preserve"> </w:t>
      </w:r>
      <w:proofErr w:type="gramStart"/>
      <w:r w:rsidR="00D8788C" w:rsidRPr="00231AB2">
        <w:rPr>
          <w:rFonts w:ascii="Times New Roman" w:hAnsi="Times New Roman" w:cs="Times New Roman"/>
          <w:sz w:val="24"/>
          <w:szCs w:val="24"/>
        </w:rPr>
        <w:t>plantean</w:t>
      </w:r>
      <w:proofErr w:type="gramEnd"/>
      <w:r w:rsidR="00D8788C" w:rsidRPr="00231AB2">
        <w:rPr>
          <w:rFonts w:ascii="Times New Roman" w:hAnsi="Times New Roman" w:cs="Times New Roman"/>
          <w:sz w:val="24"/>
          <w:szCs w:val="24"/>
        </w:rPr>
        <w:t xml:space="preserve"> que la actividad mental a lo largo del curso de vida muestra ser un predictor de la disminución de la atrofia del hipocampo. Adicionalmente, altos niveles de actividad mental han mostrado relación con un menor declive en la cognición global, en el lenguaje y las funciones ejecutivas </w:t>
      </w:r>
      <w:r w:rsidR="00D8788C" w:rsidRPr="00231AB2">
        <w:rPr>
          <w:rFonts w:ascii="Times New Roman" w:hAnsi="Times New Roman" w:cs="Times New Roman"/>
          <w:sz w:val="24"/>
          <w:szCs w:val="24"/>
        </w:rPr>
        <w:fldChar w:fldCharType="begin"/>
      </w:r>
      <w:r w:rsidRPr="00231AB2">
        <w:rPr>
          <w:rFonts w:ascii="Times New Roman" w:hAnsi="Times New Roman" w:cs="Times New Roman"/>
          <w:sz w:val="24"/>
          <w:szCs w:val="24"/>
        </w:rPr>
        <w:instrText xml:space="preserve"> ADDIN EN.CITE &lt;EndNote&gt;&lt;Cite&gt;&lt;Author&gt;Wang&lt;/Author&gt;&lt;Year&gt;2013&lt;/Year&gt;&lt;RecNum&gt;562&lt;/RecNum&gt;&lt;DisplayText&gt;(Wang et al., 2013)&lt;/DisplayText&gt;&lt;record&gt;&lt;rec-number&gt;562&lt;/rec-number&gt;&lt;foreign-keys&gt;&lt;key app="EN" db-id="ew5zv90595pe0ier0xlpxr0p5f0rra0svtpa" timestamp="1553176453"&gt;562&lt;/key&gt;&lt;/foreign-keys&gt;&lt;ref-type name="Journal Article"&gt;17&lt;/ref-type&gt;&lt;contributors&gt;&lt;authors&gt;&lt;author&gt;Wang, H.X.&lt;/author&gt;&lt;author&gt;Jin, Y.&lt;/author&gt;&lt;author&gt;Hendrie, H.C.&lt;/author&gt;&lt;author&gt;Liang, Ch.&lt;/author&gt;&lt;author&gt;Yang, L.&lt;/author&gt;&lt;author&gt;Cheng, Y.&lt;/author&gt;&lt;author&gt;Unverzagt, F.W.&lt;/author&gt;&lt;author&gt;Ma, F.&lt;/author&gt;&lt;author&gt;Hall, K.S.&lt;/author&gt;&lt;author&gt;Murrell, J.R.&lt;/author&gt;&lt;author&gt;Li, P.&lt;/author&gt;&lt;author&gt;Bian, J.&lt;/author&gt;&lt;author&gt;Pei, J.J.&lt;/author&gt;&lt;author&gt;Gao, S.&lt;/author&gt;&lt;/authors&gt;&lt;/contributors&gt;&lt;titles&gt;&lt;title&gt;Late Life Leisure Activities and Risk of Cognitive Decline&lt;/title&gt;&lt;secondary-title&gt;Journals of Gerontology: MEDICAL SCIENCES&lt;/secondary-title&gt;&lt;short-title&gt;J Gerontol A Biol Sci Med Sci&lt;/short-title&gt;&lt;/titles&gt;&lt;periodical&gt;&lt;full-title&gt;Journals of Gerontology: MEDICAL SCIENCES&lt;/full-title&gt;&lt;/periodical&gt;&lt;pages&gt;205-13&lt;/pages&gt;&lt;volume&gt;68&lt;/volume&gt;&lt;number&gt;2&lt;/number&gt;&lt;dates&gt;&lt;year&gt;2013&lt;/year&gt;&lt;/dates&gt;&lt;urls&gt;&lt;/urls&gt;&lt;electronic-resource-num&gt;10.1093/gerona/gls153&lt;/electronic-resource-num&gt;&lt;/record&gt;&lt;/Cite&gt;&lt;/EndNote&gt;</w:instrText>
      </w:r>
      <w:r w:rsidR="00D8788C" w:rsidRPr="00231AB2">
        <w:rPr>
          <w:rFonts w:ascii="Times New Roman" w:hAnsi="Times New Roman" w:cs="Times New Roman"/>
          <w:sz w:val="24"/>
          <w:szCs w:val="24"/>
        </w:rPr>
        <w:fldChar w:fldCharType="separate"/>
      </w:r>
      <w:r w:rsidRPr="00231AB2">
        <w:rPr>
          <w:rFonts w:ascii="Times New Roman" w:hAnsi="Times New Roman" w:cs="Times New Roman"/>
          <w:noProof/>
          <w:sz w:val="24"/>
          <w:szCs w:val="24"/>
        </w:rPr>
        <w:t>(</w:t>
      </w:r>
      <w:hyperlink w:anchor="_ENREF_61" w:tooltip="Wang, 2013 #562" w:history="1">
        <w:r w:rsidRPr="00231AB2">
          <w:rPr>
            <w:rFonts w:ascii="Times New Roman" w:hAnsi="Times New Roman" w:cs="Times New Roman"/>
            <w:noProof/>
            <w:sz w:val="24"/>
            <w:szCs w:val="24"/>
          </w:rPr>
          <w:t>Wang et al., 2013</w:t>
        </w:r>
      </w:hyperlink>
      <w:r w:rsidRPr="00231AB2">
        <w:rPr>
          <w:rFonts w:ascii="Times New Roman" w:hAnsi="Times New Roman" w:cs="Times New Roman"/>
          <w:noProof/>
          <w:sz w:val="24"/>
          <w:szCs w:val="24"/>
        </w:rPr>
        <w:t>)</w:t>
      </w:r>
      <w:r w:rsidR="00D8788C" w:rsidRPr="00231AB2">
        <w:rPr>
          <w:rFonts w:ascii="Times New Roman" w:hAnsi="Times New Roman" w:cs="Times New Roman"/>
          <w:sz w:val="24"/>
          <w:szCs w:val="24"/>
        </w:rPr>
        <w:fldChar w:fldCharType="end"/>
      </w:r>
      <w:r w:rsidR="00D8788C" w:rsidRPr="00231AB2">
        <w:rPr>
          <w:rFonts w:ascii="Times New Roman" w:hAnsi="Times New Roman" w:cs="Times New Roman"/>
          <w:sz w:val="24"/>
          <w:szCs w:val="24"/>
        </w:rPr>
        <w:t xml:space="preserve">. Existen hipótesis que sugieren que el efecto </w:t>
      </w:r>
      <w:proofErr w:type="spellStart"/>
      <w:r w:rsidR="00D8788C" w:rsidRPr="00231AB2">
        <w:rPr>
          <w:rFonts w:ascii="Times New Roman" w:hAnsi="Times New Roman" w:cs="Times New Roman"/>
          <w:sz w:val="24"/>
          <w:szCs w:val="24"/>
        </w:rPr>
        <w:t>neuroprotector</w:t>
      </w:r>
      <w:proofErr w:type="spellEnd"/>
      <w:r w:rsidR="00D8788C" w:rsidRPr="00231AB2">
        <w:rPr>
          <w:rFonts w:ascii="Times New Roman" w:hAnsi="Times New Roman" w:cs="Times New Roman"/>
          <w:sz w:val="24"/>
          <w:szCs w:val="24"/>
        </w:rPr>
        <w:t xml:space="preserve"> de la actividad mental en la prevención de la demencia radica en la estimulación del lóbulo </w:t>
      </w:r>
      <w:r w:rsidR="00D8788C" w:rsidRPr="00231AB2">
        <w:rPr>
          <w:rFonts w:ascii="Times New Roman" w:hAnsi="Times New Roman" w:cs="Times New Roman"/>
          <w:sz w:val="24"/>
          <w:szCs w:val="24"/>
        </w:rPr>
        <w:lastRenderedPageBreak/>
        <w:t xml:space="preserve">temporal medial </w:t>
      </w:r>
      <w:r w:rsidR="00D8788C" w:rsidRPr="00231AB2">
        <w:rPr>
          <w:rFonts w:ascii="Times New Roman" w:hAnsi="Times New Roman" w:cs="Times New Roman"/>
          <w:sz w:val="24"/>
          <w:szCs w:val="24"/>
        </w:rPr>
        <w:fldChar w:fldCharType="begin"/>
      </w:r>
      <w:r w:rsidRPr="00231AB2">
        <w:rPr>
          <w:rFonts w:ascii="Times New Roman" w:hAnsi="Times New Roman" w:cs="Times New Roman"/>
          <w:sz w:val="24"/>
          <w:szCs w:val="24"/>
        </w:rPr>
        <w:instrText xml:space="preserve"> ADDIN EN.CITE &lt;EndNote&gt;&lt;Cite&gt;&lt;Author&gt;Valenzuela&lt;/Author&gt;&lt;Year&gt;2008&lt;/Year&gt;&lt;RecNum&gt;560&lt;/RecNum&gt;&lt;DisplayText&gt;(Valenzuela et al., 2008)&lt;/DisplayText&gt;&lt;record&gt;&lt;rec-number&gt;560&lt;/rec-number&gt;&lt;foreign-keys&gt;&lt;key app="EN" db-id="ew5zv90595pe0ier0xlpxr0p5f0rra0svtpa" timestamp="1553175048"&gt;560&lt;/key&gt;&lt;/foreign-keys&gt;&lt;ref-type name="Journal Article"&gt;17&lt;/ref-type&gt;&lt;contributors&gt;&lt;authors&gt;&lt;author&gt;Valenzuela, M.J.&lt;/author&gt;&lt;author&gt;Sachdev, P.&lt;/author&gt;&lt;author&gt;Wen, W.&lt;/author&gt;&lt;author&gt;Chen, X.&lt;/author&gt;&lt;author&gt;Brodaty, H.&lt;/author&gt;&lt;/authors&gt;&lt;/contributors&gt;&lt;titles&gt;&lt;title&gt;Lifespan Mental Activity Predicts Diminished Rate of Hippocampal Atrophy&lt;/title&gt;&lt;secondary-title&gt;PLoS ONE&lt;/secondary-title&gt;&lt;/titles&gt;&lt;periodical&gt;&lt;full-title&gt;PLoS ONE&lt;/full-title&gt;&lt;/periodical&gt;&lt;volume&gt;3&lt;/volume&gt;&lt;number&gt;7&lt;/number&gt;&lt;dates&gt;&lt;year&gt;2008&lt;/year&gt;&lt;/dates&gt;&lt;urls&gt;&lt;/urls&gt;&lt;electronic-resource-num&gt;10.1371/journal.pone.0002598&lt;/electronic-resource-num&gt;&lt;/record&gt;&lt;/Cite&gt;&lt;/EndNote&gt;</w:instrText>
      </w:r>
      <w:r w:rsidR="00D8788C" w:rsidRPr="00231AB2">
        <w:rPr>
          <w:rFonts w:ascii="Times New Roman" w:hAnsi="Times New Roman" w:cs="Times New Roman"/>
          <w:sz w:val="24"/>
          <w:szCs w:val="24"/>
        </w:rPr>
        <w:fldChar w:fldCharType="separate"/>
      </w:r>
      <w:r w:rsidRPr="00231AB2">
        <w:rPr>
          <w:rFonts w:ascii="Times New Roman" w:hAnsi="Times New Roman" w:cs="Times New Roman"/>
          <w:noProof/>
          <w:sz w:val="24"/>
          <w:szCs w:val="24"/>
        </w:rPr>
        <w:t>(</w:t>
      </w:r>
      <w:hyperlink w:anchor="_ENREF_58" w:tooltip="Valenzuela, 2008 #560" w:history="1">
        <w:r w:rsidRPr="00231AB2">
          <w:rPr>
            <w:rFonts w:ascii="Times New Roman" w:hAnsi="Times New Roman" w:cs="Times New Roman"/>
            <w:noProof/>
            <w:sz w:val="24"/>
            <w:szCs w:val="24"/>
          </w:rPr>
          <w:t>Valenzuela et al., 2008</w:t>
        </w:r>
      </w:hyperlink>
      <w:r w:rsidRPr="00231AB2">
        <w:rPr>
          <w:rFonts w:ascii="Times New Roman" w:hAnsi="Times New Roman" w:cs="Times New Roman"/>
          <w:noProof/>
          <w:sz w:val="24"/>
          <w:szCs w:val="24"/>
        </w:rPr>
        <w:t>)</w:t>
      </w:r>
      <w:r w:rsidR="00D8788C" w:rsidRPr="00231AB2">
        <w:rPr>
          <w:rFonts w:ascii="Times New Roman" w:hAnsi="Times New Roman" w:cs="Times New Roman"/>
          <w:sz w:val="24"/>
          <w:szCs w:val="24"/>
        </w:rPr>
        <w:fldChar w:fldCharType="end"/>
      </w:r>
      <w:r w:rsidR="00D8788C" w:rsidRPr="00231AB2">
        <w:rPr>
          <w:rFonts w:ascii="Times New Roman" w:hAnsi="Times New Roman" w:cs="Times New Roman"/>
          <w:sz w:val="24"/>
          <w:szCs w:val="24"/>
        </w:rPr>
        <w:t xml:space="preserve"> mientras que otros autores sugieren que el mecanismo radica en la estimulación de la reserva cognitiva </w:t>
      </w:r>
      <w:r w:rsidR="00D8788C" w:rsidRPr="00231AB2">
        <w:rPr>
          <w:rFonts w:ascii="Times New Roman" w:hAnsi="Times New Roman" w:cs="Times New Roman"/>
          <w:sz w:val="24"/>
          <w:szCs w:val="24"/>
        </w:rPr>
        <w:fldChar w:fldCharType="begin"/>
      </w:r>
      <w:r w:rsidRPr="00231AB2">
        <w:rPr>
          <w:rFonts w:ascii="Times New Roman" w:hAnsi="Times New Roman" w:cs="Times New Roman"/>
          <w:sz w:val="24"/>
          <w:szCs w:val="24"/>
        </w:rPr>
        <w:instrText xml:space="preserve"> ADDIN EN.CITE &lt;EndNote&gt;&lt;Cite&gt;&lt;Author&gt;Wang&lt;/Author&gt;&lt;Year&gt;2013&lt;/Year&gt;&lt;RecNum&gt;562&lt;/RecNum&gt;&lt;DisplayText&gt;(Wang et al., 2013)&lt;/DisplayText&gt;&lt;record&gt;&lt;rec-number&gt;562&lt;/rec-number&gt;&lt;foreign-keys&gt;&lt;key app="EN" db-id="ew5zv90595pe0ier0xlpxr0p5f0rra0svtpa" timestamp="1553176453"&gt;562&lt;/key&gt;&lt;/foreign-keys&gt;&lt;ref-type name="Journal Article"&gt;17&lt;/ref-type&gt;&lt;contributors&gt;&lt;authors&gt;&lt;author&gt;Wang, H.X.&lt;/author&gt;&lt;author&gt;Jin, Y.&lt;/author&gt;&lt;author&gt;Hendrie, H.C.&lt;/author&gt;&lt;author&gt;Liang, Ch.&lt;/author&gt;&lt;author&gt;Yang, L.&lt;/author&gt;&lt;author&gt;Cheng, Y.&lt;/author&gt;&lt;author&gt;Unverzagt, F.W.&lt;/author&gt;&lt;author&gt;Ma, F.&lt;/author&gt;&lt;author&gt;Hall, K.S.&lt;/author&gt;&lt;author&gt;Murrell, J.R.&lt;/author&gt;&lt;author&gt;Li, P.&lt;/author&gt;&lt;author&gt;Bian, J.&lt;/author&gt;&lt;author&gt;Pei, J.J.&lt;/author&gt;&lt;author&gt;Gao, S.&lt;/author&gt;&lt;/authors&gt;&lt;/contributors&gt;&lt;titles&gt;&lt;title&gt;Late Life Leisure Activities and Risk of Cognitive Decline&lt;/title&gt;&lt;secondary-title&gt;Journals of Gerontology: MEDICAL SCIENCES&lt;/secondary-title&gt;&lt;short-title&gt;J Gerontol A Biol Sci Med Sci&lt;/short-title&gt;&lt;/titles&gt;&lt;periodical&gt;&lt;full-title&gt;Journals of Gerontology: MEDICAL SCIENCES&lt;/full-title&gt;&lt;/periodical&gt;&lt;pages&gt;205-13&lt;/pages&gt;&lt;volume&gt;68&lt;/volume&gt;&lt;number&gt;2&lt;/number&gt;&lt;dates&gt;&lt;year&gt;2013&lt;/year&gt;&lt;/dates&gt;&lt;urls&gt;&lt;/urls&gt;&lt;electronic-resource-num&gt;10.1093/gerona/gls153&lt;/electronic-resource-num&gt;&lt;/record&gt;&lt;/Cite&gt;&lt;/EndNote&gt;</w:instrText>
      </w:r>
      <w:r w:rsidR="00D8788C" w:rsidRPr="00231AB2">
        <w:rPr>
          <w:rFonts w:ascii="Times New Roman" w:hAnsi="Times New Roman" w:cs="Times New Roman"/>
          <w:sz w:val="24"/>
          <w:szCs w:val="24"/>
        </w:rPr>
        <w:fldChar w:fldCharType="separate"/>
      </w:r>
      <w:r w:rsidRPr="00231AB2">
        <w:rPr>
          <w:rFonts w:ascii="Times New Roman" w:hAnsi="Times New Roman" w:cs="Times New Roman"/>
          <w:noProof/>
          <w:sz w:val="24"/>
          <w:szCs w:val="24"/>
        </w:rPr>
        <w:t>(</w:t>
      </w:r>
      <w:hyperlink w:anchor="_ENREF_61" w:tooltip="Wang, 2013 #562" w:history="1">
        <w:r w:rsidRPr="00231AB2">
          <w:rPr>
            <w:rFonts w:ascii="Times New Roman" w:hAnsi="Times New Roman" w:cs="Times New Roman"/>
            <w:noProof/>
            <w:sz w:val="24"/>
            <w:szCs w:val="24"/>
          </w:rPr>
          <w:t>Wang et al., 2013</w:t>
        </w:r>
      </w:hyperlink>
      <w:r w:rsidRPr="00231AB2">
        <w:rPr>
          <w:rFonts w:ascii="Times New Roman" w:hAnsi="Times New Roman" w:cs="Times New Roman"/>
          <w:noProof/>
          <w:sz w:val="24"/>
          <w:szCs w:val="24"/>
        </w:rPr>
        <w:t>)</w:t>
      </w:r>
      <w:r w:rsidR="00D8788C" w:rsidRPr="00231AB2">
        <w:rPr>
          <w:rFonts w:ascii="Times New Roman" w:hAnsi="Times New Roman" w:cs="Times New Roman"/>
          <w:sz w:val="24"/>
          <w:szCs w:val="24"/>
        </w:rPr>
        <w:fldChar w:fldCharType="end"/>
      </w:r>
      <w:r w:rsidR="00D8788C" w:rsidRPr="00231AB2">
        <w:rPr>
          <w:rFonts w:ascii="Times New Roman" w:hAnsi="Times New Roman" w:cs="Times New Roman"/>
          <w:sz w:val="24"/>
          <w:szCs w:val="24"/>
        </w:rPr>
        <w:t xml:space="preserve">. </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Otro factor relacionado con la prevención de la demencia es la actividad cognitiva de ocio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Doi&lt;/Author&gt;&lt;Year&gt;2017&lt;/Year&gt;&lt;RecNum&gt;537&lt;/RecNum&gt;&lt;DisplayText&gt;(Doi et al., 2017)&lt;/DisplayText&gt;&lt;record&gt;&lt;rec-number&gt;537&lt;/rec-number&gt;&lt;foreign-keys&gt;&lt;key app="EN" db-id="ew5zv90595pe0ier0xlpxr0p5f0rra0svtpa" timestamp="1553170042"&gt;537&lt;/key&gt;&lt;/foreign-keys&gt;&lt;ref-type name="Journal Article"&gt;17&lt;/ref-type&gt;&lt;contributors&gt;&lt;authors&gt;&lt;author&gt;Doi, Takehiko&lt;/author&gt;&lt;author&gt;Verghese, Joe&lt;/author&gt;&lt;author&gt;Makizako, Hyuma&lt;/author&gt;&lt;author&gt;Tsutsumimoto, Kota&lt;/author&gt;&lt;author&gt;Hotta, Ryo&lt;/author&gt;&lt;author&gt;Nakakubo, Sho&lt;/author&gt;&lt;author&gt;Suzuki, Takao&lt;/author&gt;&lt;author&gt;Shimada, Hiroyuki&lt;/author&gt;&lt;/authors&gt;&lt;/contributors&gt;&lt;titles&gt;&lt;title&gt;Effects of Cognitive Leisure Activity on Cognition in Mild Cognitive Impairment: Results of a Randomized Controlled Trial&lt;/title&gt;&lt;secondary-title&gt;Journal of the American Medical Directors Association&lt;/secondary-title&gt;&lt;/titles&gt;&lt;periodical&gt;&lt;full-title&gt;Journal of the American Medical Directors Association&lt;/full-title&gt;&lt;/periodical&gt;&lt;pages&gt;686-691&lt;/pages&gt;&lt;volume&gt;18&lt;/volume&gt;&lt;number&gt;8&lt;/number&gt;&lt;keywords&gt;&lt;keyword&gt;MCI&lt;/keyword&gt;&lt;keyword&gt;dementia&lt;/keyword&gt;&lt;keyword&gt;cognitive function&lt;/keyword&gt;&lt;keyword&gt;brain&lt;/keyword&gt;&lt;/keywords&gt;&lt;dates&gt;&lt;year&gt;2017&lt;/year&gt;&lt;pub-dates&gt;&lt;date&gt;2017/08/01/&lt;/date&gt;&lt;/pub-dates&gt;&lt;/dates&gt;&lt;isbn&gt;1525-8610&lt;/isbn&gt;&lt;urls&gt;&lt;related-urls&gt;&lt;url&gt;http://www.sciencedirect.com/science/article/pii/S1525861017301226&lt;/url&gt;&lt;/related-urls&gt;&lt;/urls&gt;&lt;electronic-resource-num&gt;https://doi.org/10.1016/j.jamda.2017.02.013&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27" w:tooltip="Doi, 2017 #537" w:history="1">
        <w:r w:rsidR="00231AB2" w:rsidRPr="00231AB2">
          <w:rPr>
            <w:rFonts w:ascii="Times New Roman" w:hAnsi="Times New Roman" w:cs="Times New Roman"/>
            <w:noProof/>
            <w:sz w:val="24"/>
            <w:szCs w:val="24"/>
          </w:rPr>
          <w:t>Doi et al., 2017</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No todas las actividades cognitivas de ocio tienen el mismo impacto sobre la cognición, por ejemplo, las actividades de ocio pasivas, como ver televisión, se han asociado con un pobre funcionamiento ejecutivo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Blasko&lt;/Author&gt;&lt;Year&gt;2014&lt;/Year&gt;&lt;RecNum&gt;536&lt;/RecNum&gt;&lt;DisplayText&gt;(Blasko et al., 2014)&lt;/DisplayText&gt;&lt;record&gt;&lt;rec-number&gt;536&lt;/rec-number&gt;&lt;foreign-keys&gt;&lt;key app="EN" db-id="ew5zv90595pe0ier0xlpxr0p5f0rra0svtpa" timestamp="1553169986"&gt;536&lt;/key&gt;&lt;/foreign-keys&gt;&lt;ref-type name="Journal Article"&gt;17&lt;/ref-type&gt;&lt;contributors&gt;&lt;authors&gt;&lt;author&gt;Blasko, I.&lt;/author&gt;&lt;author&gt;Jungwirth, S.&lt;/author&gt;&lt;author&gt;Kemmler, G.&lt;/author&gt;&lt;author&gt;Weissgram, S.&lt;/author&gt;&lt;author&gt;Tragl, K. H.&lt;/author&gt;&lt;author&gt;Fischer, P.&lt;/author&gt;&lt;/authors&gt;&lt;/contributors&gt;&lt;titles&gt;&lt;title&gt;Leisure time activities and cognitive functioning in middle European population-based study&lt;/title&gt;&lt;secondary-title&gt;European Geriatric Medicine&lt;/secondary-title&gt;&lt;/titles&gt;&lt;periodical&gt;&lt;full-title&gt;European Geriatric Medicine&lt;/full-title&gt;&lt;/periodical&gt;&lt;pages&gt;200-207&lt;/pages&gt;&lt;volume&gt;5&lt;/volume&gt;&lt;number&gt;3&lt;/number&gt;&lt;keywords&gt;&lt;keyword&gt;Physical&lt;/keyword&gt;&lt;keyword&gt;Cognitive&lt;/keyword&gt;&lt;keyword&gt;Social leisure activities&lt;/keyword&gt;&lt;keyword&gt;Mild cognitive impairment&lt;/keyword&gt;&lt;keyword&gt;Dementia&lt;/keyword&gt;&lt;/keywords&gt;&lt;dates&gt;&lt;year&gt;2014&lt;/year&gt;&lt;pub-dates&gt;&lt;date&gt;2014/06/01/&lt;/date&gt;&lt;/pub-dates&gt;&lt;/dates&gt;&lt;isbn&gt;1878-7649&lt;/isbn&gt;&lt;urls&gt;&lt;related-urls&gt;&lt;url&gt;http://www.sciencedirect.com/science/article/pii/S1878764913008887&lt;/url&gt;&lt;/related-urls&gt;&lt;/urls&gt;&lt;electronic-resource-num&gt;https://doi.org/10.1016/j.eurger.2013.09.003&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14" w:tooltip="Blasko, 2014 #536" w:history="1">
        <w:r w:rsidR="00231AB2" w:rsidRPr="00231AB2">
          <w:rPr>
            <w:rFonts w:ascii="Times New Roman" w:hAnsi="Times New Roman" w:cs="Times New Roman"/>
            <w:noProof/>
            <w:sz w:val="24"/>
            <w:szCs w:val="24"/>
          </w:rPr>
          <w:t>Blasko et al., 2014</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w:t>
      </w:r>
    </w:p>
    <w:p w:rsidR="00D8788C" w:rsidRPr="00231AB2" w:rsidRDefault="00D8788C" w:rsidP="006D046D">
      <w:pPr>
        <w:spacing w:after="0" w:line="480" w:lineRule="auto"/>
        <w:ind w:firstLine="708"/>
        <w:rPr>
          <w:rFonts w:ascii="Times New Roman" w:hAnsi="Times New Roman" w:cs="Times New Roman"/>
          <w:sz w:val="24"/>
          <w:szCs w:val="24"/>
        </w:rPr>
      </w:pPr>
      <w:r w:rsidRPr="00231AB2">
        <w:rPr>
          <w:rFonts w:ascii="Times New Roman" w:hAnsi="Times New Roman" w:cs="Times New Roman"/>
          <w:sz w:val="24"/>
          <w:szCs w:val="24"/>
        </w:rPr>
        <w:t xml:space="preserve">La actividad física también ha sido relacionada con la prevención de la demencia.  Se estima que la inactividad física es responsable aproximadamente del 13% de los casos de AD a nivel mundial </w:t>
      </w:r>
      <w:r w:rsidR="00593593" w:rsidRPr="00231AB2">
        <w:rPr>
          <w:rFonts w:ascii="Times New Roman" w:hAnsi="Times New Roman" w:cs="Times New Roman"/>
          <w:sz w:val="24"/>
          <w:szCs w:val="24"/>
        </w:rPr>
        <w:t>[</w:t>
      </w:r>
      <w:r w:rsidRPr="00231AB2">
        <w:rPr>
          <w:rFonts w:ascii="Times New Roman" w:hAnsi="Times New Roman" w:cs="Times New Roman"/>
          <w:sz w:val="24"/>
          <w:szCs w:val="24"/>
        </w:rPr>
        <w:t>unos 4.3 millones de casos</w:t>
      </w:r>
      <w:r w:rsidR="00593593" w:rsidRPr="00231AB2">
        <w:rPr>
          <w:rFonts w:ascii="Times New Roman" w:hAnsi="Times New Roman" w:cs="Times New Roman"/>
          <w:sz w:val="24"/>
          <w:szCs w:val="24"/>
        </w:rPr>
        <w:t>]</w:t>
      </w:r>
      <w:r w:rsidRPr="00231AB2">
        <w:rPr>
          <w:rFonts w:ascii="Times New Roman" w:hAnsi="Times New Roman" w:cs="Times New Roman"/>
          <w:sz w:val="24"/>
          <w:szCs w:val="24"/>
        </w:rPr>
        <w:t xml:space="preserve">. Una reducción del 10% de su incidencia puede prevenir 380 mil diagnósticos, mientras que si la reducción asciende al 25% se podrían prevenir cerca de un millón de casos a nivel mundial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Barnes&lt;/Author&gt;&lt;Year&gt;2011&lt;/Year&gt;&lt;RecNum&gt;526&lt;/RecNum&gt;&lt;DisplayText&gt;(Barnes &amp;amp; Yaffe, 2011)&lt;/DisplayText&gt;&lt;record&gt;&lt;rec-number&gt;526&lt;/rec-number&gt;&lt;foreign-keys&gt;&lt;key app="EN" db-id="ew5zv90595pe0ier0xlpxr0p5f0rra0svtpa" timestamp="1552908827"&gt;526&lt;/key&gt;&lt;/foreign-keys&gt;&lt;ref-type name="Journal Article"&gt;17&lt;/ref-type&gt;&lt;contributors&gt;&lt;authors&gt;&lt;author&gt;Barnes, D.E.&lt;/author&gt;&lt;author&gt;Yaffe, K.&lt;/author&gt;&lt;/authors&gt;&lt;/contributors&gt;&lt;titles&gt;&lt;title&gt;The projected effect of risk factor reduction on Alzheimer’s disease prevalence&lt;/title&gt;&lt;secondary-title&gt;Lancet Neurology&lt;/secondary-title&gt;&lt;/titles&gt;&lt;periodical&gt;&lt;full-title&gt;Lancet Neurology&lt;/full-title&gt;&lt;/periodical&gt;&lt;pages&gt;919-928&lt;/pages&gt;&lt;number&gt;10&lt;/number&gt;&lt;dates&gt;&lt;year&gt;2011&lt;/year&gt;&lt;/dates&gt;&lt;urls&gt;&lt;/urls&gt;&lt;electronic-resource-num&gt;10.1016/S14744422(11)70072-2&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11" w:tooltip="Barnes, 2011 #526" w:history="1">
        <w:r w:rsidR="00231AB2" w:rsidRPr="00231AB2">
          <w:rPr>
            <w:rFonts w:ascii="Times New Roman" w:hAnsi="Times New Roman" w:cs="Times New Roman"/>
            <w:noProof/>
            <w:sz w:val="24"/>
            <w:szCs w:val="24"/>
          </w:rPr>
          <w:t>Barnes &amp; Yaffe, 2011</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p>
    <w:p w:rsidR="00D8788C" w:rsidRPr="00231AB2" w:rsidRDefault="00D8788C" w:rsidP="006D046D">
      <w:pPr>
        <w:spacing w:after="0" w:line="480" w:lineRule="auto"/>
        <w:ind w:firstLine="708"/>
        <w:rPr>
          <w:rFonts w:ascii="Times New Roman" w:hAnsi="Times New Roman" w:cs="Times New Roman"/>
          <w:sz w:val="24"/>
          <w:szCs w:val="24"/>
        </w:rPr>
      </w:pPr>
      <w:r w:rsidRPr="00231AB2">
        <w:rPr>
          <w:rFonts w:ascii="Times New Roman" w:hAnsi="Times New Roman" w:cs="Times New Roman"/>
          <w:sz w:val="24"/>
          <w:szCs w:val="24"/>
        </w:rPr>
        <w:t xml:space="preserve">El efecto del ejercicio físico sobre el funcionamiento cognitivo ha sido ampliamente estudiado, por ejemplo, se ha reportado la existencia de mejoras en la cognición de adultos mayores con quejas subjetivas de memoria tras un programa de intervención basado en la actividad física. Este estudio la actividad física consistió en la realización de 150 minutos de actividad física moderada a la semana con un seguimiento de 18 meses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Lautenschlager&lt;/Author&gt;&lt;Year&gt;2008&lt;/Year&gt;&lt;RecNum&gt;545&lt;/RecNum&gt;&lt;DisplayText&gt;(Lautenschlager et al., 2008)&lt;/DisplayText&gt;&lt;record&gt;&lt;rec-number&gt;545&lt;/rec-number&gt;&lt;foreign-keys&gt;&lt;key app="EN" db-id="ew5zv90595pe0ier0xlpxr0p5f0rra0svtpa" timestamp="1553171394"&gt;545&lt;/key&gt;&lt;/foreign-keys&gt;&lt;ref-type name="Journal Article"&gt;17&lt;/ref-type&gt;&lt;contributors&gt;&lt;authors&gt;&lt;author&gt;Lautenschlager, Nicola T.&lt;/author&gt;&lt;author&gt;Cox, Kay L.&lt;/author&gt;&lt;author&gt;Flicker, Leon&lt;/author&gt;&lt;author&gt;Foster, Jonathan K.&lt;/author&gt;&lt;author&gt;van Bockxmeer, Frank M.&lt;/author&gt;&lt;author&gt;Xiao, Jianguo&lt;/author&gt;&lt;author&gt;Greenop, Kathryn R.&lt;/author&gt;&lt;author&gt;Almeida, Osvaldo P.&lt;/author&gt;&lt;/authors&gt;&lt;/contributors&gt;&lt;titles&gt;&lt;title&gt;Effect of Physical Activity on Cognitive Function in Older Adults at Risk for Alzheimer Disease: A Randomized Trial&lt;/title&gt;&lt;secondary-title&gt;JAMA&lt;/secondary-title&gt;&lt;/titles&gt;&lt;periodical&gt;&lt;full-title&gt;JAMA&lt;/full-title&gt;&lt;/periodical&gt;&lt;pages&gt;1027-1037&lt;/pages&gt;&lt;volume&gt;300&lt;/volume&gt;&lt;number&gt;9&lt;/number&gt;&lt;dates&gt;&lt;year&gt;2008&lt;/year&gt;&lt;/dates&gt;&lt;isbn&gt;0098-7484&lt;/isbn&gt;&lt;urls&gt;&lt;related-urls&gt;&lt;url&gt;https://dx.doi.org/10.1001/jama.300.9.1027&lt;/url&gt;&lt;/related-urls&gt;&lt;/urls&gt;&lt;electronic-resource-num&gt;10.1001/jama.300.9.1027&lt;/electronic-resource-num&gt;&lt;access-date&gt;3/20/2019&lt;/access-date&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37" w:tooltip="Lautenschlager, 2008 #545" w:history="1">
        <w:r w:rsidR="00231AB2" w:rsidRPr="00231AB2">
          <w:rPr>
            <w:rFonts w:ascii="Times New Roman" w:hAnsi="Times New Roman" w:cs="Times New Roman"/>
            <w:noProof/>
            <w:sz w:val="24"/>
            <w:szCs w:val="24"/>
          </w:rPr>
          <w:t>Lautenschlager et al., 2008</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En general, altos niveles de actividad física han mostrado relación con menores niveles de deterioro en la memoria episódica y el lenguaje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Wang&lt;/Author&gt;&lt;Year&gt;2013&lt;/Year&gt;&lt;RecNum&gt;562&lt;/RecNum&gt;&lt;DisplayText&gt;(Wang et al., 2013)&lt;/DisplayText&gt;&lt;record&gt;&lt;rec-number&gt;562&lt;/rec-number&gt;&lt;foreign-keys&gt;&lt;key app="EN" db-id="ew5zv90595pe0ier0xlpxr0p5f0rra0svtpa" timestamp="1553176453"&gt;562&lt;/key&gt;&lt;/foreign-keys&gt;&lt;ref-type name="Journal Article"&gt;17&lt;/ref-type&gt;&lt;contributors&gt;&lt;authors&gt;&lt;author&gt;Wang, H.X.&lt;/author&gt;&lt;author&gt;Jin, Y.&lt;/author&gt;&lt;author&gt;Hendrie, H.C.&lt;/author&gt;&lt;author&gt;Liang, Ch.&lt;/author&gt;&lt;author&gt;Yang, L.&lt;/author&gt;&lt;author&gt;Cheng, Y.&lt;/author&gt;&lt;author&gt;Unverzagt, F.W.&lt;/author&gt;&lt;author&gt;Ma, F.&lt;/author&gt;&lt;author&gt;Hall, K.S.&lt;/author&gt;&lt;author&gt;Murrell, J.R.&lt;/author&gt;&lt;author&gt;Li, P.&lt;/author&gt;&lt;author&gt;Bian, J.&lt;/author&gt;&lt;author&gt;Pei, J.J.&lt;/author&gt;&lt;author&gt;Gao, S.&lt;/author&gt;&lt;/authors&gt;&lt;/contributors&gt;&lt;titles&gt;&lt;title&gt;Late Life Leisure Activities and Risk of Cognitive Decline&lt;/title&gt;&lt;secondary-title&gt;Journals of Gerontology: MEDICAL SCIENCES&lt;/secondary-title&gt;&lt;short-title&gt;J Gerontol A Biol Sci Med Sci&lt;/short-title&gt;&lt;/titles&gt;&lt;periodical&gt;&lt;full-title&gt;Journals of Gerontology: MEDICAL SCIENCES&lt;/full-title&gt;&lt;/periodical&gt;&lt;pages&gt;205-13&lt;/pages&gt;&lt;volume&gt;68&lt;/volume&gt;&lt;number&gt;2&lt;/number&gt;&lt;dates&gt;&lt;year&gt;2013&lt;/year&gt;&lt;/dates&gt;&lt;urls&gt;&lt;/urls&gt;&lt;electronic-resource-num&gt;10.1093/gerona/gls153&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61" w:tooltip="Wang, 2013 #562" w:history="1">
        <w:r w:rsidR="00231AB2" w:rsidRPr="00231AB2">
          <w:rPr>
            <w:rFonts w:ascii="Times New Roman" w:hAnsi="Times New Roman" w:cs="Times New Roman"/>
            <w:noProof/>
            <w:sz w:val="24"/>
            <w:szCs w:val="24"/>
          </w:rPr>
          <w:t>Wang et al., 2013</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La práctica de ejercicios aeróbicos, ejercicios de resistencia, estiramiento y tonificación también resultan beneficios para los adultos mayores, mejorando su calidad de vida </w:t>
      </w:r>
      <w:r w:rsidRPr="00231AB2">
        <w:rPr>
          <w:rFonts w:ascii="Times New Roman" w:hAnsi="Times New Roman" w:cs="Times New Roman"/>
          <w:sz w:val="24"/>
          <w:szCs w:val="24"/>
        </w:rPr>
        <w:fldChar w:fldCharType="begin">
          <w:fldData xml:space="preserve">PEVuZE5vdGU+PENpdGU+PEF1dGhvcj5HYWxsYXdheTwvQXV0aG9yPjxZZWFyPjIwMTc8L1llYXI+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</w:fldData>
        </w:fldChar>
      </w:r>
      <w:r w:rsidR="00231AB2" w:rsidRPr="00231AB2">
        <w:rPr>
          <w:rFonts w:ascii="Times New Roman" w:hAnsi="Times New Roman" w:cs="Times New Roman"/>
          <w:sz w:val="24"/>
          <w:szCs w:val="24"/>
        </w:rPr>
        <w:instrText xml:space="preserve"> ADDIN EN.CITE </w:instrText>
      </w:r>
      <w:r w:rsidR="00231AB2" w:rsidRPr="00231AB2">
        <w:rPr>
          <w:rFonts w:ascii="Times New Roman" w:hAnsi="Times New Roman" w:cs="Times New Roman"/>
          <w:sz w:val="24"/>
          <w:szCs w:val="24"/>
        </w:rPr>
        <w:fldChar w:fldCharType="begin">
          <w:fldData xml:space="preserve">PEVuZE5vdGU+PENpdGU+PEF1dGhvcj5HYWxsYXdheTwvQXV0aG9yPjxZZWFyPjIwMTc8L1llYXI+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</w:fldData>
        </w:fldChar>
      </w:r>
      <w:r w:rsidR="00231AB2" w:rsidRPr="00231AB2">
        <w:rPr>
          <w:rFonts w:ascii="Times New Roman" w:hAnsi="Times New Roman" w:cs="Times New Roman"/>
          <w:sz w:val="24"/>
          <w:szCs w:val="24"/>
        </w:rPr>
        <w:instrText xml:space="preserve"> ADDIN EN.CITE.DATA </w:instrText>
      </w:r>
      <w:r w:rsidR="00231AB2" w:rsidRPr="00231AB2">
        <w:rPr>
          <w:rFonts w:ascii="Times New Roman" w:hAnsi="Times New Roman" w:cs="Times New Roman"/>
          <w:sz w:val="24"/>
          <w:szCs w:val="24"/>
        </w:rPr>
      </w:r>
      <w:r w:rsidR="00231AB2" w:rsidRPr="00231AB2">
        <w:rPr>
          <w:rFonts w:ascii="Times New Roman" w:hAnsi="Times New Roman" w:cs="Times New Roman"/>
          <w:sz w:val="24"/>
          <w:szCs w:val="24"/>
        </w:rPr>
        <w:fldChar w:fldCharType="end"/>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15" w:tooltip="Bossers, 2015 #539" w:history="1">
        <w:r w:rsidR="00231AB2" w:rsidRPr="00231AB2">
          <w:rPr>
            <w:rFonts w:ascii="Times New Roman" w:hAnsi="Times New Roman" w:cs="Times New Roman"/>
            <w:noProof/>
            <w:sz w:val="24"/>
            <w:szCs w:val="24"/>
          </w:rPr>
          <w:t>Bossers et al., 2015</w:t>
        </w:r>
      </w:hyperlink>
      <w:r w:rsidR="00231AB2" w:rsidRPr="00231AB2">
        <w:rPr>
          <w:rFonts w:ascii="Times New Roman" w:hAnsi="Times New Roman" w:cs="Times New Roman"/>
          <w:noProof/>
          <w:sz w:val="24"/>
          <w:szCs w:val="24"/>
        </w:rPr>
        <w:t xml:space="preserve">; </w:t>
      </w:r>
      <w:hyperlink w:anchor="_ENREF_30" w:tooltip="Gallaway, 2017 #544" w:history="1">
        <w:r w:rsidR="00231AB2" w:rsidRPr="00231AB2">
          <w:rPr>
            <w:rFonts w:ascii="Times New Roman" w:hAnsi="Times New Roman" w:cs="Times New Roman"/>
            <w:noProof/>
            <w:sz w:val="24"/>
            <w:szCs w:val="24"/>
          </w:rPr>
          <w:t>Gallaway et al., 2017</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Paralelamente, la práctica de </w:t>
      </w:r>
      <w:proofErr w:type="spellStart"/>
      <w:r w:rsidRPr="00231AB2">
        <w:rPr>
          <w:rFonts w:ascii="Times New Roman" w:hAnsi="Times New Roman" w:cs="Times New Roman"/>
          <w:i/>
          <w:sz w:val="24"/>
          <w:szCs w:val="24"/>
        </w:rPr>
        <w:t>tai</w:t>
      </w:r>
      <w:proofErr w:type="spellEnd"/>
      <w:r w:rsidRPr="00231AB2">
        <w:rPr>
          <w:rFonts w:ascii="Times New Roman" w:hAnsi="Times New Roman" w:cs="Times New Roman"/>
          <w:i/>
          <w:sz w:val="24"/>
          <w:szCs w:val="24"/>
        </w:rPr>
        <w:t xml:space="preserve"> </w:t>
      </w:r>
      <w:proofErr w:type="spellStart"/>
      <w:r w:rsidRPr="00231AB2">
        <w:rPr>
          <w:rFonts w:ascii="Times New Roman" w:hAnsi="Times New Roman" w:cs="Times New Roman"/>
          <w:i/>
          <w:sz w:val="24"/>
          <w:szCs w:val="24"/>
        </w:rPr>
        <w:t>chi</w:t>
      </w:r>
      <w:proofErr w:type="spellEnd"/>
      <w:r w:rsidRPr="00231AB2">
        <w:rPr>
          <w:rFonts w:ascii="Times New Roman" w:hAnsi="Times New Roman" w:cs="Times New Roman"/>
          <w:sz w:val="24"/>
          <w:szCs w:val="24"/>
        </w:rPr>
        <w:t xml:space="preserve"> combinada con estimulación cognitiva ha mostrado un efecto positivo en dominios cognitivos específicos incluso para adultos mayores con deterioro significativo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Cheng&lt;/Author&gt;&lt;Year&gt;2014&lt;/Year&gt;&lt;RecNum&gt;540&lt;/RecNum&gt;&lt;DisplayText&gt;(Cheng et al., 2014)&lt;/DisplayText&gt;&lt;record&gt;&lt;rec-number&gt;540&lt;/rec-number&gt;&lt;foreign-keys&gt;&lt;key app="EN" db-id="ew5zv90595pe0ier0xlpxr0p5f0rra0svtpa" timestamp="1553170563"&gt;540&lt;/key&gt;&lt;/foreign-keys&gt;&lt;ref-type name="Journal Article"&gt;17&lt;/ref-type&gt;&lt;contributors&gt;&lt;authors&gt;&lt;author&gt;Cheng, Sheung-Tak&lt;/author&gt;&lt;author&gt;Chow, Pizza K&lt;/author&gt;&lt;author&gt;Song, You-Qiang&lt;/author&gt;&lt;author&gt;Edwin, CS&lt;/author&gt;&lt;author&gt;Chan, Alfred CM&lt;/author&gt;&lt;author&gt;Lee, Tatia MC&lt;/author&gt;&lt;author&gt;Lam, John HM&lt;/author&gt;&lt;/authors&gt;&lt;/contributors&gt;&lt;titles&gt;&lt;title&gt;Mental and physical activities delay cognitive decline in older persons with dementia&lt;/title&gt;&lt;secondary-title&gt;The American Journal of Geriatric Psychiatry&lt;/secondary-title&gt;&lt;/titles&gt;&lt;periodical&gt;&lt;full-title&gt;The American Journal of Geriatric Psychiatry&lt;/full-title&gt;&lt;/periodical&gt;&lt;pages&gt;63-74&lt;/pages&gt;&lt;volume&gt;22&lt;/volume&gt;&lt;number&gt;1&lt;/number&gt;&lt;dates&gt;&lt;year&gt;2014&lt;/year&gt;&lt;/dates&gt;&lt;isbn&gt;1064-7481&lt;/isbn&gt;&lt;urls&gt;&lt;/urls&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25" w:tooltip="Cheng, 2014 #540" w:history="1">
        <w:r w:rsidR="00231AB2" w:rsidRPr="00231AB2">
          <w:rPr>
            <w:rFonts w:ascii="Times New Roman" w:hAnsi="Times New Roman" w:cs="Times New Roman"/>
            <w:noProof/>
            <w:sz w:val="24"/>
            <w:szCs w:val="24"/>
          </w:rPr>
          <w:t xml:space="preserve">Cheng et </w:t>
        </w:r>
        <w:r w:rsidR="00231AB2" w:rsidRPr="00231AB2">
          <w:rPr>
            <w:rFonts w:ascii="Times New Roman" w:hAnsi="Times New Roman" w:cs="Times New Roman"/>
            <w:noProof/>
            <w:sz w:val="24"/>
            <w:szCs w:val="24"/>
          </w:rPr>
          <w:lastRenderedPageBreak/>
          <w:t>al., 2014</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Actualmente existe abundante evidencia que sostiene el valor </w:t>
      </w:r>
      <w:proofErr w:type="spellStart"/>
      <w:r w:rsidRPr="00231AB2">
        <w:rPr>
          <w:rFonts w:ascii="Times New Roman" w:hAnsi="Times New Roman" w:cs="Times New Roman"/>
          <w:sz w:val="24"/>
          <w:szCs w:val="24"/>
        </w:rPr>
        <w:t>neuroprotector</w:t>
      </w:r>
      <w:proofErr w:type="spellEnd"/>
      <w:r w:rsidRPr="00231AB2">
        <w:rPr>
          <w:rFonts w:ascii="Times New Roman" w:hAnsi="Times New Roman" w:cs="Times New Roman"/>
          <w:sz w:val="24"/>
          <w:szCs w:val="24"/>
        </w:rPr>
        <w:t xml:space="preserve"> de la actividad física contra la ocurrencia de deterioro cognitivo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Sofi&lt;/Author&gt;&lt;Year&gt;2011&lt;/Year&gt;&lt;RecNum&gt;565&lt;/RecNum&gt;&lt;DisplayText&gt;(Castro-Jiménez &amp;amp; Galvis-Fajardo, 2018; Sofi et al., 2011)&lt;/DisplayText&gt;&lt;record&gt;&lt;rec-number&gt;565&lt;/rec-number&gt;&lt;foreign-keys&gt;&lt;key app="EN" db-id="ew5zv90595pe0ier0xlpxr0p5f0rra0svtpa" timestamp="1553220316"&gt;565&lt;/key&gt;&lt;/foreign-keys&gt;&lt;ref-type name="Journal Article"&gt;17&lt;/ref-type&gt;&lt;contributors&gt;&lt;authors&gt;&lt;author&gt;Sofi, F.&lt;/author&gt;&lt;author&gt;Valecchi, D.&lt;/author&gt;&lt;author&gt;Bacci, D.&lt;/author&gt;&lt;author&gt;Abbate, R.&lt;/author&gt;&lt;author&gt;Gensini, G.F.&lt;/author&gt;&lt;author&gt;Casini, A.&lt;/author&gt;&lt;author&gt;Macchi, C.&lt;/author&gt;&lt;/authors&gt;&lt;/contributors&gt;&lt;titles&gt;&lt;title&gt;Physical activity and risk of cognitive decline: a meta-analysis of prospective studies&lt;/title&gt;&lt;secondary-title&gt;Journal of Internal Medicine&lt;/secondary-title&gt;&lt;/titles&gt;&lt;periodical&gt;&lt;full-title&gt;Journal of Internal Medicine&lt;/full-title&gt;&lt;/periodical&gt;&lt;pages&gt;107-17&lt;/pages&gt;&lt;volume&gt;269&lt;/volume&gt;&lt;dates&gt;&lt;year&gt;2011&lt;/year&gt;&lt;/dates&gt;&lt;urls&gt;&lt;/urls&gt;&lt;electronic-resource-num&gt;10.1111/j.1365-2796.2010.02281.x&lt;/electronic-resource-num&gt;&lt;/record&gt;&lt;/Cite&gt;&lt;Cite&gt;&lt;Author&gt;Castro-Jiménez&lt;/Author&gt;&lt;Year&gt;2018&lt;/Year&gt;&lt;RecNum&gt;543&lt;/RecNum&gt;&lt;record&gt;&lt;rec-number&gt;543&lt;/rec-number&gt;&lt;foreign-keys&gt;&lt;key app="EN" db-id="ew5zv90595pe0ier0xlpxr0p5f0rra0svtpa" timestamp="1553171199"&gt;543&lt;/key&gt;&lt;/foreign-keys&gt;&lt;ref-type name="Journal Article"&gt;17&lt;/ref-type&gt;&lt;contributors&gt;&lt;authors&gt;&lt;author&gt;Castro-Jiménez, L.E.&lt;/author&gt;&lt;author&gt;Galvis-Fajardo, C.A.&lt;/author&gt;&lt;/authors&gt;&lt;/contributors&gt;&lt;titles&gt;&lt;title&gt;Efecto de la actividad física sobre el deterioro cognitivo y la demencia &lt;/title&gt;&lt;secondary-title&gt;Revista Cubana de Salud Pública&lt;/secondary-title&gt;&lt;/titles&gt;&lt;periodical&gt;&lt;full-title&gt;Revista Cubana de Salud Pública&lt;/full-title&gt;&lt;/periodical&gt;&lt;volume&gt;44&lt;/volume&gt;&lt;number&gt;3&lt;/number&gt;&lt;dates&gt;&lt;year&gt;2018&lt;/year&gt;&lt;/dates&gt;&lt;urls&gt;&lt;/urls&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21" w:tooltip="Castro-Jiménez, 2018 #543" w:history="1">
        <w:r w:rsidR="00231AB2" w:rsidRPr="00231AB2">
          <w:rPr>
            <w:rFonts w:ascii="Times New Roman" w:hAnsi="Times New Roman" w:cs="Times New Roman"/>
            <w:noProof/>
            <w:sz w:val="24"/>
            <w:szCs w:val="24"/>
          </w:rPr>
          <w:t>Castro-Jiménez &amp; Galvis-Fajardo, 2018</w:t>
        </w:r>
      </w:hyperlink>
      <w:r w:rsidR="00231AB2" w:rsidRPr="00231AB2">
        <w:rPr>
          <w:rFonts w:ascii="Times New Roman" w:hAnsi="Times New Roman" w:cs="Times New Roman"/>
          <w:noProof/>
          <w:sz w:val="24"/>
          <w:szCs w:val="24"/>
        </w:rPr>
        <w:t xml:space="preserve">; </w:t>
      </w:r>
      <w:hyperlink w:anchor="_ENREF_54" w:tooltip="Sofi, 2011 #565" w:history="1">
        <w:r w:rsidR="00231AB2" w:rsidRPr="00231AB2">
          <w:rPr>
            <w:rFonts w:ascii="Times New Roman" w:hAnsi="Times New Roman" w:cs="Times New Roman"/>
            <w:noProof/>
            <w:sz w:val="24"/>
            <w:szCs w:val="24"/>
          </w:rPr>
          <w:t>Sofi et al., 2011</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incluso aquella llevada a cabo mediante el empleo de la realidad virtual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Anderson-Hanley&lt;/Author&gt;&lt;Year&gt;2012&lt;/Year&gt;&lt;RecNum&gt;538&lt;/RecNum&gt;&lt;DisplayText&gt;(Anderson-Hanley et al., 2012)&lt;/DisplayText&gt;&lt;record&gt;&lt;rec-number&gt;538&lt;/rec-number&gt;&lt;foreign-keys&gt;&lt;key app="EN" db-id="ew5zv90595pe0ier0xlpxr0p5f0rra0svtpa" timestamp="1553170456"&gt;538&lt;/key&gt;&lt;/foreign-keys&gt;&lt;ref-type name="Journal Article"&gt;17&lt;/ref-type&gt;&lt;contributors&gt;&lt;authors&gt;&lt;author&gt;Anderson-Hanley, Cay&lt;/author&gt;&lt;author&gt;Arciero, Paul J.&lt;/author&gt;&lt;author&gt;Brickman, Adam M.&lt;/author&gt;&lt;author&gt;Nimon, Joseph P.&lt;/author&gt;&lt;author&gt;Okuma, Naoko&lt;/author&gt;&lt;author&gt;Westen, Sarah C.&lt;/author&gt;&lt;author&gt;Merz, Molly E.&lt;/author&gt;&lt;author&gt;Pence, Brandt D.&lt;/author&gt;&lt;author&gt;Woods, Jeffrey A.&lt;/author&gt;&lt;author&gt;Kramer, Arthur F.&lt;/author&gt;&lt;author&gt;Zimmerman, Earl A.&lt;/author&gt;&lt;/authors&gt;&lt;/contributors&gt;&lt;titles&gt;&lt;title&gt;Exergaming and Older Adult Cognition: A Cluster Randomized Clinical Trial&lt;/title&gt;&lt;secondary-title&gt;American Journal of Preventive Medicine&lt;/secondary-title&gt;&lt;/titles&gt;&lt;periodical&gt;&lt;full-title&gt;American Journal of Preventive Medicine&lt;/full-title&gt;&lt;/periodical&gt;&lt;pages&gt;109-119&lt;/pages&gt;&lt;volume&gt;42&lt;/volume&gt;&lt;number&gt;2&lt;/number&gt;&lt;dates&gt;&lt;year&gt;2012&lt;/year&gt;&lt;pub-dates&gt;&lt;date&gt;2012/02/01/&lt;/date&gt;&lt;/pub-dates&gt;&lt;/dates&gt;&lt;isbn&gt;0749-3797&lt;/isbn&gt;&lt;urls&gt;&lt;related-urls&gt;&lt;url&gt;http://www.sciencedirect.com/science/article/pii/S0749379711008622&lt;/url&gt;&lt;/related-urls&gt;&lt;/urls&gt;&lt;electronic-resource-num&gt;https://doi.org/10.1016/j.amepre.2011.10.016&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2" w:tooltip="Anderson-Hanley, 2012 #538" w:history="1">
        <w:r w:rsidR="00231AB2" w:rsidRPr="00231AB2">
          <w:rPr>
            <w:rFonts w:ascii="Times New Roman" w:hAnsi="Times New Roman" w:cs="Times New Roman"/>
            <w:noProof/>
            <w:sz w:val="24"/>
            <w:szCs w:val="24"/>
          </w:rPr>
          <w:t>Anderson-Hanley et al., 2012</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Los vínculos sociales y el compromiso social también son importantes durante el envejecimiento. Se estima que el aislamiento y la soledad durante esta etapa de la vida aumentan el riesgo de muerte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Elovainio&lt;/Author&gt;&lt;Year&gt;2017&lt;/Year&gt;&lt;RecNum&gt;566&lt;/RecNum&gt;&lt;DisplayText&gt;(Elovainio et al., 2017)&lt;/DisplayText&gt;&lt;record&gt;&lt;rec-number&gt;566&lt;/rec-number&gt;&lt;foreign-keys&gt;&lt;key app="EN" db-id="ew5zv90595pe0ier0xlpxr0p5f0rra0svtpa" timestamp="1553221964"&gt;566&lt;/key&gt;&lt;/foreign-keys&gt;&lt;ref-type name="Journal Article"&gt;17&lt;/ref-type&gt;&lt;contributors&gt;&lt;authors&gt;&lt;author&gt;Elovainio, M.&lt;/author&gt;&lt;author&gt;Hakulinen, Ch.&lt;/author&gt;&lt;author&gt;Pullki-Ráback, L.&lt;/author&gt;&lt;author&gt;Virtanen, M.&lt;/author&gt;&lt;author&gt;Josefsson, K.&lt;/author&gt;&lt;author&gt;Jokela, M.&lt;/author&gt;&lt;author&gt;Vahtera, J.&lt;/author&gt;&lt;author&gt;Kivimaki, M.&lt;/author&gt;&lt;/authors&gt;&lt;/contributors&gt;&lt;titles&gt;&lt;title&gt;Contribution of risk factors to excess mortality in isolated and lonely individuals: an analysis of data from  the UK Biobank cohort study&lt;/title&gt;&lt;secondary-title&gt;Lancet Public Health&lt;/secondary-title&gt;&lt;/titles&gt;&lt;periodical&gt;&lt;full-title&gt;Lancet Public Health&lt;/full-title&gt;&lt;/periodical&gt;&lt;dates&gt;&lt;year&gt;2017&lt;/year&gt;&lt;/dates&gt;&lt;urls&gt;&lt;/urls&gt;&lt;electronic-resource-num&gt;10.1016/S2468-2667(17)30075-0 &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28" w:tooltip="Elovainio, 2017 #566" w:history="1">
        <w:r w:rsidR="00231AB2" w:rsidRPr="00231AB2">
          <w:rPr>
            <w:rFonts w:ascii="Times New Roman" w:hAnsi="Times New Roman" w:cs="Times New Roman"/>
            <w:noProof/>
            <w:sz w:val="24"/>
            <w:szCs w:val="24"/>
          </w:rPr>
          <w:t>Elovainio et al., 2017</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La presencia de altos niveles de actividad social ha mostrado relación significativa con un menor deterioro en la cognición general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Wang&lt;/Author&gt;&lt;Year&gt;2013&lt;/Year&gt;&lt;RecNum&gt;562&lt;/RecNum&gt;&lt;DisplayText&gt;(Wang et al., 2013)&lt;/DisplayText&gt;&lt;record&gt;&lt;rec-number&gt;562&lt;/rec-number&gt;&lt;foreign-keys&gt;&lt;key app="EN" db-id="ew5zv90595pe0ier0xlpxr0p5f0rra0svtpa" timestamp="1553176453"&gt;562&lt;/key&gt;&lt;/foreign-keys&gt;&lt;ref-type name="Journal Article"&gt;17&lt;/ref-type&gt;&lt;contributors&gt;&lt;authors&gt;&lt;author&gt;Wang, H.X.&lt;/author&gt;&lt;author&gt;Jin, Y.&lt;/author&gt;&lt;author&gt;Hendrie, H.C.&lt;/author&gt;&lt;author&gt;Liang, Ch.&lt;/author&gt;&lt;author&gt;Yang, L.&lt;/author&gt;&lt;author&gt;Cheng, Y.&lt;/author&gt;&lt;author&gt;Unverzagt, F.W.&lt;/author&gt;&lt;author&gt;Ma, F.&lt;/author&gt;&lt;author&gt;Hall, K.S.&lt;/author&gt;&lt;author&gt;Murrell, J.R.&lt;/author&gt;&lt;author&gt;Li, P.&lt;/author&gt;&lt;author&gt;Bian, J.&lt;/author&gt;&lt;author&gt;Pei, J.J.&lt;/author&gt;&lt;author&gt;Gao, S.&lt;/author&gt;&lt;/authors&gt;&lt;/contributors&gt;&lt;titles&gt;&lt;title&gt;Late Life Leisure Activities and Risk of Cognitive Decline&lt;/title&gt;&lt;secondary-title&gt;Journals of Gerontology: MEDICAL SCIENCES&lt;/secondary-title&gt;&lt;short-title&gt;J Gerontol A Biol Sci Med Sci&lt;/short-title&gt;&lt;/titles&gt;&lt;periodical&gt;&lt;full-title&gt;Journals of Gerontology: MEDICAL SCIENCES&lt;/full-title&gt;&lt;/periodical&gt;&lt;pages&gt;205-13&lt;/pages&gt;&lt;volume&gt;68&lt;/volume&gt;&lt;number&gt;2&lt;/number&gt;&lt;dates&gt;&lt;year&gt;2013&lt;/year&gt;&lt;/dates&gt;&lt;urls&gt;&lt;/urls&gt;&lt;electronic-resource-num&gt;10.1093/gerona/gls153&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61" w:tooltip="Wang, 2013 #562" w:history="1">
        <w:r w:rsidR="00231AB2" w:rsidRPr="00231AB2">
          <w:rPr>
            <w:rFonts w:ascii="Times New Roman" w:hAnsi="Times New Roman" w:cs="Times New Roman"/>
            <w:noProof/>
            <w:sz w:val="24"/>
            <w:szCs w:val="24"/>
          </w:rPr>
          <w:t>Wang et al., 2013</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Un factor relacionado con el aislamiento social es la depresión, a quien se le atribuye cerca de un 10% de los diagnósticos anuales de demencia, aproximadamente 3.6 millones de casos. Disminuir en un 10% su prevalencia implicaría una reducción de 326 mil casos de demencia.</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También existe evidencia sobre los efectos de la nutrición sobre el funcionamiento cognitivo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Morris&lt;/Author&gt;&lt;Year&gt;2016&lt;/Year&gt;&lt;RecNum&gt;577&lt;/RecNum&gt;&lt;DisplayText&gt;(Morris, 2016)&lt;/DisplayText&gt;&lt;record&gt;&lt;rec-number&gt;577&lt;/rec-number&gt;&lt;foreign-keys&gt;&lt;key app="EN" db-id="ew5zv90595pe0ier0xlpxr0p5f0rra0svtpa" timestamp="1553308220"&gt;577&lt;/key&gt;&lt;/foreign-keys&gt;&lt;ref-type name="Journal Article"&gt;17&lt;/ref-type&gt;&lt;contributors&gt;&lt;authors&gt;&lt;author&gt;Morris, M.C.&lt;/author&gt;&lt;/authors&gt;&lt;/contributors&gt;&lt;titles&gt;&lt;title&gt;Nutrition and risk of dementia: overview and methodological issues&lt;/title&gt;&lt;secondary-title&gt;ANNALS OF THE NEW YORK ACADEMY OF SCIENCES&lt;/secondary-title&gt;&lt;short-title&gt;Ann. N.Y. Acad. Sci. &lt;/short-title&gt;&lt;/titles&gt;&lt;periodical&gt;&lt;full-title&gt;ANNALS OF THE NEW YORK ACADEMY OF SCIENCES&lt;/full-title&gt;&lt;/periodical&gt;&lt;pages&gt;31-37&lt;/pages&gt;&lt;number&gt;Nutrition in Prevention and Management of Dementia&lt;/number&gt;&lt;dates&gt;&lt;year&gt;2016&lt;/year&gt;&lt;/dates&gt;&lt;isbn&gt;0077-8923&lt;/isbn&gt;&lt;urls&gt;&lt;/urls&gt;&lt;electronic-resource-num&gt;10.1111/nyas.13047&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41" w:tooltip="Morris, 2016 #577" w:history="1">
        <w:r w:rsidR="00231AB2" w:rsidRPr="00231AB2">
          <w:rPr>
            <w:rFonts w:ascii="Times New Roman" w:hAnsi="Times New Roman" w:cs="Times New Roman"/>
            <w:noProof/>
            <w:sz w:val="24"/>
            <w:szCs w:val="24"/>
          </w:rPr>
          <w:t>Morris, 2016</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Por ejemplo, se ha observado que el suplemento vitamínico D causa una mejora significativa en el desempeño cognitivo de pacientes con demencia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Gangwar&lt;/Author&gt;&lt;Year&gt;2015&lt;/Year&gt;&lt;RecNum&gt;578&lt;/RecNum&gt;&lt;DisplayText&gt;(Gangwar, Rawat, Tiwari, Narayan, &amp;amp; Tiwari, 2015)&lt;/DisplayText&gt;&lt;record&gt;&lt;rec-number&gt;578&lt;/rec-number&gt;&lt;foreign-keys&gt;&lt;key app="EN" db-id="ew5zv90595pe0ier0xlpxr0p5f0rra0svtpa" timestamp="1553309679"&gt;578&lt;/key&gt;&lt;/foreign-keys&gt;&lt;ref-type name="Journal Article"&gt;17&lt;/ref-type&gt;&lt;contributors&gt;&lt;authors&gt;&lt;author&gt;Gangwar, A.K.&lt;/author&gt;&lt;author&gt;Rawat, A.&lt;/author&gt;&lt;author&gt;Tiwari, S.C.&lt;/author&gt;&lt;author&gt;Narayan, J.&lt;/author&gt;&lt;author&gt;Tiwari, S.&lt;/author&gt;&lt;/authors&gt;&lt;/contributors&gt;&lt;titles&gt;&lt;title&gt;Role of Vitamin-D in the prevention and treatment of Alzheimer’s disease &lt;/title&gt;&lt;secondary-title&gt;Indian J Physiol Pharmacol &lt;/secondary-title&gt;&lt;/titles&gt;&lt;pages&gt;94-9&lt;/pages&gt;&lt;volume&gt;59&lt;/volume&gt;&lt;number&gt;1&lt;/number&gt;&lt;dates&gt;&lt;year&gt;2015&lt;/year&gt;&lt;/dates&gt;&lt;urls&gt;&lt;/urls&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31" w:tooltip="Gangwar, 2015 #578" w:history="1">
        <w:r w:rsidR="00231AB2" w:rsidRPr="00231AB2">
          <w:rPr>
            <w:rFonts w:ascii="Times New Roman" w:hAnsi="Times New Roman" w:cs="Times New Roman"/>
            <w:noProof/>
            <w:sz w:val="24"/>
            <w:szCs w:val="24"/>
          </w:rPr>
          <w:t>Gangwar, Rawat, Tiwari, Narayan, &amp; Tiwari, 2015</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Asimismo, parece crucial el mantenimiento elevado de su concentración para prevenir y enlentecer el deterioro </w:t>
      </w:r>
      <w:proofErr w:type="spellStart"/>
      <w:r w:rsidRPr="00231AB2">
        <w:rPr>
          <w:rFonts w:ascii="Times New Roman" w:hAnsi="Times New Roman" w:cs="Times New Roman"/>
          <w:sz w:val="24"/>
          <w:szCs w:val="24"/>
        </w:rPr>
        <w:t>neurocognitivo</w:t>
      </w:r>
      <w:proofErr w:type="spellEnd"/>
      <w:r w:rsidRPr="00231AB2">
        <w:rPr>
          <w:rFonts w:ascii="Times New Roman" w:hAnsi="Times New Roman" w:cs="Times New Roman"/>
          <w:sz w:val="24"/>
          <w:szCs w:val="24"/>
        </w:rPr>
        <w:t xml:space="preserve">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Annweiler&lt;/Author&gt;&lt;Year&gt;2016&lt;/Year&gt;&lt;RecNum&gt;579&lt;/RecNum&gt;&lt;DisplayText&gt;(Annweiler, 2016)&lt;/DisplayText&gt;&lt;record&gt;&lt;rec-number&gt;579&lt;/rec-number&gt;&lt;foreign-keys&gt;&lt;key app="EN" db-id="ew5zv90595pe0ier0xlpxr0p5f0rra0svtpa" timestamp="1553310039"&gt;579&lt;/key&gt;&lt;/foreign-keys&gt;&lt;ref-type name="Journal Article"&gt;17&lt;/ref-type&gt;&lt;contributors&gt;&lt;authors&gt;&lt;author&gt;Annweiler, C.&lt;/author&gt;&lt;/authors&gt;&lt;/contributors&gt;&lt;titles&gt;&lt;title&gt;Vitamin D in dementia prevention&lt;/title&gt;&lt;secondary-title&gt;ANNALS OF THE NEW YORK ACADEMY OF SCIENCES&lt;/secondary-title&gt;&lt;short-title&gt;Ann. N.Y. Acad. Sci. &lt;/short-title&gt;&lt;/titles&gt;&lt;periodical&gt;&lt;full-title&gt;ANNALS OF THE NEW YORK ACADEMY OF SCIENCES&lt;/full-title&gt;&lt;/periodical&gt;&lt;pages&gt;56-63&lt;/pages&gt;&lt;number&gt;Nutrition in Prevention and Management of Dementia&lt;/number&gt;&lt;dates&gt;&lt;year&gt;2016&lt;/year&gt;&lt;/dates&gt;&lt;isbn&gt;0077-8923&lt;/isbn&gt;&lt;urls&gt;&lt;/urls&gt;&lt;electronic-resource-num&gt;10.1111/nyas.13058&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5" w:tooltip="Annweiler, 2016 #579" w:history="1">
        <w:r w:rsidR="00231AB2" w:rsidRPr="00231AB2">
          <w:rPr>
            <w:rFonts w:ascii="Times New Roman" w:hAnsi="Times New Roman" w:cs="Times New Roman"/>
            <w:noProof/>
            <w:sz w:val="24"/>
            <w:szCs w:val="24"/>
          </w:rPr>
          <w:t>Annweiler, 2016</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También existe evidencia que apoya los efectos preventivos del consumo de vitaminas como la E y la B en la reducción del declive cognitivo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Morris&lt;/Author&gt;&lt;Year&gt;2016&lt;/Year&gt;&lt;RecNum&gt;577&lt;/RecNum&gt;&lt;DisplayText&gt;(Holland, 2016; Morris, 2016)&lt;/DisplayText&gt;&lt;record&gt;&lt;rec-number&gt;577&lt;/rec-number&gt;&lt;foreign-keys&gt;&lt;key app="EN" db-id="ew5zv90595pe0ier0xlpxr0p5f0rra0svtpa" timestamp="1553308220"&gt;577&lt;/key&gt;&lt;/foreign-keys&gt;&lt;ref-type name="Journal Article"&gt;17&lt;/ref-type&gt;&lt;contributors&gt;&lt;authors&gt;&lt;author&gt;Morris, M.C.&lt;/author&gt;&lt;/authors&gt;&lt;/contributors&gt;&lt;titles&gt;&lt;title&gt;Nutrition and risk of dementia: overview and methodological issues&lt;/title&gt;&lt;secondary-title&gt;ANNALS OF THE NEW YORK ACADEMY OF SCIENCES&lt;/secondary-title&gt;&lt;short-title&gt;Ann. N.Y. Acad. Sci. &lt;/short-title&gt;&lt;/titles&gt;&lt;periodical&gt;&lt;full-title&gt;ANNALS OF THE NEW YORK ACADEMY OF SCIENCES&lt;/full-title&gt;&lt;/periodical&gt;&lt;pages&gt;31-37&lt;/pages&gt;&lt;number&gt;Nutrition in Prevention and Management of Dementia&lt;/number&gt;&lt;dates&gt;&lt;year&gt;2016&lt;/year&gt;&lt;/dates&gt;&lt;isbn&gt;0077-8923&lt;/isbn&gt;&lt;urls&gt;&lt;/urls&gt;&lt;electronic-resource-num&gt;10.1111/nyas.13047&lt;/electronic-resource-num&gt;&lt;/record&gt;&lt;/Cite&gt;&lt;Cite&gt;&lt;Author&gt;Holland&lt;/Author&gt;&lt;Year&gt;2016&lt;/Year&gt;&lt;RecNum&gt;581&lt;/RecNum&gt;&lt;record&gt;&lt;rec-number&gt;581&lt;/rec-number&gt;&lt;foreign-keys&gt;&lt;key app="EN" db-id="ew5zv90595pe0ier0xlpxr0p5f0rra0svtpa" timestamp="1553310749"&gt;581&lt;/key&gt;&lt;/foreign-keys&gt;&lt;ref-type name="Conference Proceedings"&gt;10&lt;/ref-type&gt;&lt;contributors&gt;&lt;authors&gt;&lt;author&gt;Holland, S.&lt;/author&gt;&lt;/authors&gt;&lt;/contributors&gt;&lt;titles&gt;&lt;title&gt;The effect of Vitamins, Minerals and herbs on Cognitive Function and Dementia&lt;/title&gt;&lt;secondary-title&gt;Proceedings: 12th Annual Symposium on Graduate Research and Scholarly Projects&lt;/secondary-title&gt;&lt;/titles&gt;&lt;pages&gt;55&lt;/pages&gt;&lt;dates&gt;&lt;year&gt;2016&lt;/year&gt;&lt;/dates&gt;&lt;pub-location&gt;Wichita State University&lt;/pub-location&gt;&lt;urls&gt;&lt;/urls&gt;&lt;custom1&gt;Wichita State&lt;/custom1&gt;&lt;custom3&gt;12th Annual Symposium on Graduate Research and Scholarly Projects&lt;/custom3&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33" w:tooltip="Holland, 2016 #581" w:history="1">
        <w:r w:rsidR="00231AB2" w:rsidRPr="00231AB2">
          <w:rPr>
            <w:rFonts w:ascii="Times New Roman" w:hAnsi="Times New Roman" w:cs="Times New Roman"/>
            <w:noProof/>
            <w:sz w:val="24"/>
            <w:szCs w:val="24"/>
          </w:rPr>
          <w:t>Holland, 2016</w:t>
        </w:r>
      </w:hyperlink>
      <w:r w:rsidR="00231AB2" w:rsidRPr="00231AB2">
        <w:rPr>
          <w:rFonts w:ascii="Times New Roman" w:hAnsi="Times New Roman" w:cs="Times New Roman"/>
          <w:noProof/>
          <w:sz w:val="24"/>
          <w:szCs w:val="24"/>
        </w:rPr>
        <w:t xml:space="preserve">; </w:t>
      </w:r>
      <w:hyperlink w:anchor="_ENREF_41" w:tooltip="Morris, 2016 #577" w:history="1">
        <w:r w:rsidR="00231AB2" w:rsidRPr="00231AB2">
          <w:rPr>
            <w:rFonts w:ascii="Times New Roman" w:hAnsi="Times New Roman" w:cs="Times New Roman"/>
            <w:noProof/>
            <w:sz w:val="24"/>
            <w:szCs w:val="24"/>
          </w:rPr>
          <w:t>Morris, 2016</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Se plantea que la terapia con vitamina B12 reduce la atrofia de la materia gris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Spence&lt;/Author&gt;&lt;Year&gt;2016&lt;/Year&gt;&lt;RecNum&gt;572&lt;/RecNum&gt;&lt;DisplayText&gt;(Spence, 2016)&lt;/DisplayText&gt;&lt;record&gt;&lt;rec-number&gt;572&lt;/rec-number&gt;&lt;foreign-keys&gt;&lt;key app="EN" db-id="ew5zv90595pe0ier0xlpxr0p5f0rra0svtpa" timestamp="1553305391"&gt;572&lt;/key&gt;&lt;/foreign-keys&gt;&lt;ref-type name="Journal Article"&gt;17&lt;/ref-type&gt;&lt;contributors&gt;&lt;authors&gt;&lt;author&gt;Spence, J. David&lt;/author&gt;&lt;/authors&gt;&lt;/contributors&gt;&lt;titles&gt;&lt;title&gt;Metabolic vitamin B12 deficiency: a missed opportunity to prevent dementia and stroke&lt;/title&gt;&lt;secondary-title&gt;Nutrition Research&lt;/secondary-title&gt;&lt;/titles&gt;&lt;periodical&gt;&lt;full-title&gt;Nutrition Research&lt;/full-title&gt;&lt;/periodical&gt;&lt;pages&gt;109-116&lt;/pages&gt;&lt;volume&gt;36&lt;/volume&gt;&lt;number&gt;2&lt;/number&gt;&lt;keywords&gt;&lt;keyword&gt;Vitamin B12&lt;/keyword&gt;&lt;keyword&gt;Cobalamin&lt;/keyword&gt;&lt;keyword&gt;Homocysteine&lt;/keyword&gt;&lt;keyword&gt;Stroke&lt;/keyword&gt;&lt;keyword&gt;Cognitive function&lt;/keyword&gt;&lt;keyword&gt;Cyanide&lt;/keyword&gt;&lt;keyword&gt;Renal impairment&lt;/keyword&gt;&lt;/keywords&gt;&lt;dates&gt;&lt;year&gt;2016&lt;/year&gt;&lt;pub-dates&gt;&lt;date&gt;2016/02/01/&lt;/date&gt;&lt;/pub-dates&gt;&lt;/dates&gt;&lt;isbn&gt;0271-5317&lt;/isbn&gt;&lt;urls&gt;&lt;related-urls&gt;&lt;url&gt;http://www.sciencedirect.com/science/article/pii/S0271531715002511&lt;/url&gt;&lt;/related-urls&gt;&lt;/urls&gt;&lt;electronic-resource-num&gt;https://doi.org/10.1016/j.nutres.2015.10.003&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55" w:tooltip="Spence, 2016 #572" w:history="1">
        <w:r w:rsidR="00231AB2" w:rsidRPr="00231AB2">
          <w:rPr>
            <w:rFonts w:ascii="Times New Roman" w:hAnsi="Times New Roman" w:cs="Times New Roman"/>
            <w:noProof/>
            <w:sz w:val="24"/>
            <w:szCs w:val="24"/>
          </w:rPr>
          <w:t>Spence, 2016</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También existen alimentos que se asocian a efectos </w:t>
      </w:r>
      <w:proofErr w:type="spellStart"/>
      <w:r w:rsidRPr="00231AB2">
        <w:rPr>
          <w:rFonts w:ascii="Times New Roman" w:hAnsi="Times New Roman" w:cs="Times New Roman"/>
          <w:sz w:val="24"/>
          <w:szCs w:val="24"/>
        </w:rPr>
        <w:t>neuroprotectores</w:t>
      </w:r>
      <w:proofErr w:type="spellEnd"/>
      <w:r w:rsidRPr="00231AB2">
        <w:rPr>
          <w:rFonts w:ascii="Times New Roman" w:hAnsi="Times New Roman" w:cs="Times New Roman"/>
          <w:sz w:val="24"/>
          <w:szCs w:val="24"/>
        </w:rPr>
        <w:t xml:space="preserve"> entre los que se encuentran los vegetales, las frutas y los mariscos. Otros estudios  se han enfocado en las combinaciones de alimentos, como la denominada Dieta Mediterránea y la dieta DASH </w:t>
      </w:r>
      <w:r w:rsidR="00593593" w:rsidRPr="00231AB2">
        <w:rPr>
          <w:rFonts w:ascii="Times New Roman" w:hAnsi="Times New Roman" w:cs="Times New Roman"/>
          <w:sz w:val="24"/>
          <w:szCs w:val="24"/>
        </w:rPr>
        <w:lastRenderedPageBreak/>
        <w:t>[</w:t>
      </w:r>
      <w:proofErr w:type="spellStart"/>
      <w:r w:rsidRPr="00231AB2">
        <w:rPr>
          <w:rFonts w:ascii="Times New Roman" w:hAnsi="Times New Roman" w:cs="Times New Roman"/>
          <w:i/>
          <w:sz w:val="24"/>
          <w:szCs w:val="24"/>
        </w:rPr>
        <w:t>Dietary</w:t>
      </w:r>
      <w:proofErr w:type="spellEnd"/>
      <w:r w:rsidRPr="00231AB2">
        <w:rPr>
          <w:rFonts w:ascii="Times New Roman" w:hAnsi="Times New Roman" w:cs="Times New Roman"/>
          <w:i/>
          <w:sz w:val="24"/>
          <w:szCs w:val="24"/>
        </w:rPr>
        <w:t xml:space="preserve"> </w:t>
      </w:r>
      <w:proofErr w:type="spellStart"/>
      <w:r w:rsidRPr="00231AB2">
        <w:rPr>
          <w:rFonts w:ascii="Times New Roman" w:hAnsi="Times New Roman" w:cs="Times New Roman"/>
          <w:i/>
          <w:sz w:val="24"/>
          <w:szCs w:val="24"/>
        </w:rPr>
        <w:t>Approaches</w:t>
      </w:r>
      <w:proofErr w:type="spellEnd"/>
      <w:r w:rsidRPr="00231AB2">
        <w:rPr>
          <w:rFonts w:ascii="Times New Roman" w:hAnsi="Times New Roman" w:cs="Times New Roman"/>
          <w:i/>
          <w:sz w:val="24"/>
          <w:szCs w:val="24"/>
        </w:rPr>
        <w:t xml:space="preserve"> </w:t>
      </w:r>
      <w:proofErr w:type="spellStart"/>
      <w:r w:rsidRPr="00231AB2">
        <w:rPr>
          <w:rFonts w:ascii="Times New Roman" w:hAnsi="Times New Roman" w:cs="Times New Roman"/>
          <w:i/>
          <w:sz w:val="24"/>
          <w:szCs w:val="24"/>
        </w:rPr>
        <w:t>to</w:t>
      </w:r>
      <w:proofErr w:type="spellEnd"/>
      <w:r w:rsidRPr="00231AB2">
        <w:rPr>
          <w:rFonts w:ascii="Times New Roman" w:hAnsi="Times New Roman" w:cs="Times New Roman"/>
          <w:i/>
          <w:sz w:val="24"/>
          <w:szCs w:val="24"/>
        </w:rPr>
        <w:t xml:space="preserve"> Stop </w:t>
      </w:r>
      <w:proofErr w:type="spellStart"/>
      <w:r w:rsidRPr="00231AB2">
        <w:rPr>
          <w:rFonts w:ascii="Times New Roman" w:hAnsi="Times New Roman" w:cs="Times New Roman"/>
          <w:i/>
          <w:sz w:val="24"/>
          <w:szCs w:val="24"/>
        </w:rPr>
        <w:t>Hypertension</w:t>
      </w:r>
      <w:proofErr w:type="spellEnd"/>
      <w:r w:rsidR="00593593" w:rsidRPr="00231AB2">
        <w:rPr>
          <w:rFonts w:ascii="Times New Roman" w:hAnsi="Times New Roman" w:cs="Times New Roman"/>
          <w:sz w:val="24"/>
          <w:szCs w:val="24"/>
        </w:rPr>
        <w:t>]</w:t>
      </w:r>
      <w:r w:rsidRPr="00231AB2">
        <w:rPr>
          <w:rFonts w:ascii="Times New Roman" w:hAnsi="Times New Roman" w:cs="Times New Roman"/>
          <w:sz w:val="24"/>
          <w:szCs w:val="24"/>
        </w:rPr>
        <w:t xml:space="preserve">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Morris&lt;/Author&gt;&lt;Year&gt;2016&lt;/Year&gt;&lt;RecNum&gt;577&lt;/RecNum&gt;&lt;DisplayText&gt;(Morris, 2016)&lt;/DisplayText&gt;&lt;record&gt;&lt;rec-number&gt;577&lt;/rec-number&gt;&lt;foreign-keys&gt;&lt;key app="EN" db-id="ew5zv90595pe0ier0xlpxr0p5f0rra0svtpa" timestamp="1553308220"&gt;577&lt;/key&gt;&lt;/foreign-keys&gt;&lt;ref-type name="Journal Article"&gt;17&lt;/ref-type&gt;&lt;contributors&gt;&lt;authors&gt;&lt;author&gt;Morris, M.C.&lt;/author&gt;&lt;/authors&gt;&lt;/contributors&gt;&lt;titles&gt;&lt;title&gt;Nutrition and risk of dementia: overview and methodological issues&lt;/title&gt;&lt;secondary-title&gt;ANNALS OF THE NEW YORK ACADEMY OF SCIENCES&lt;/secondary-title&gt;&lt;short-title&gt;Ann. N.Y. Acad. Sci. &lt;/short-title&gt;&lt;/titles&gt;&lt;periodical&gt;&lt;full-title&gt;ANNALS OF THE NEW YORK ACADEMY OF SCIENCES&lt;/full-title&gt;&lt;/periodical&gt;&lt;pages&gt;31-37&lt;/pages&gt;&lt;number&gt;Nutrition in Prevention and Management of Dementia&lt;/number&gt;&lt;dates&gt;&lt;year&gt;2016&lt;/year&gt;&lt;/dates&gt;&lt;isbn&gt;0077-8923&lt;/isbn&gt;&lt;urls&gt;&lt;/urls&gt;&lt;electronic-resource-num&gt;10.1111/nyas.13047&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41" w:tooltip="Morris, 2016 #577" w:history="1">
        <w:r w:rsidR="00231AB2" w:rsidRPr="00231AB2">
          <w:rPr>
            <w:rFonts w:ascii="Times New Roman" w:hAnsi="Times New Roman" w:cs="Times New Roman"/>
            <w:noProof/>
            <w:sz w:val="24"/>
            <w:szCs w:val="24"/>
          </w:rPr>
          <w:t>Morris, 2016</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En estudios prospectivos se ha observado que una adherencia moderada a la dieta MIND </w:t>
      </w:r>
      <w:r w:rsidR="00593593" w:rsidRPr="00231AB2">
        <w:rPr>
          <w:rFonts w:ascii="Times New Roman" w:hAnsi="Times New Roman" w:cs="Times New Roman"/>
          <w:sz w:val="24"/>
          <w:szCs w:val="24"/>
        </w:rPr>
        <w:t>[</w:t>
      </w:r>
      <w:r w:rsidRPr="00231AB2">
        <w:rPr>
          <w:rFonts w:ascii="Times New Roman" w:hAnsi="Times New Roman" w:cs="Times New Roman"/>
          <w:sz w:val="24"/>
          <w:szCs w:val="24"/>
        </w:rPr>
        <w:t>híbrido entre la dieta del Mediterráneo y la DASH</w:t>
      </w:r>
      <w:r w:rsidR="00593593" w:rsidRPr="00231AB2">
        <w:rPr>
          <w:rFonts w:ascii="Times New Roman" w:hAnsi="Times New Roman" w:cs="Times New Roman"/>
          <w:sz w:val="24"/>
          <w:szCs w:val="24"/>
        </w:rPr>
        <w:t>]</w:t>
      </w:r>
      <w:r w:rsidRPr="00231AB2">
        <w:rPr>
          <w:rFonts w:ascii="Times New Roman" w:hAnsi="Times New Roman" w:cs="Times New Roman"/>
          <w:sz w:val="24"/>
          <w:szCs w:val="24"/>
        </w:rPr>
        <w:t xml:space="preserve"> reduce el riesgo de demencia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Morris&lt;/Author&gt;&lt;Year&gt;2015&lt;/Year&gt;&lt;RecNum&gt;554&lt;/RecNum&gt;&lt;DisplayText&gt;(Morris et al., 2015)&lt;/DisplayText&gt;&lt;record&gt;&lt;rec-number&gt;554&lt;/rec-number&gt;&lt;foreign-keys&gt;&lt;key app="EN" db-id="ew5zv90595pe0ier0xlpxr0p5f0rra0svtpa" timestamp="1553172486"&gt;554&lt;/key&gt;&lt;/foreign-keys&gt;&lt;ref-type name="Journal Article"&gt;17&lt;/ref-type&gt;&lt;contributors&gt;&lt;authors&gt;&lt;author&gt;Morris, M.C.&lt;/author&gt;&lt;author&gt;Tangney, Christy C.&lt;/author&gt;&lt;author&gt;Wang, Yamin&lt;/author&gt;&lt;author&gt;Sacks, Frank M.&lt;/author&gt;&lt;author&gt;Bennett, David A.&lt;/author&gt;&lt;author&gt;Aggarwal, Neelum T.&lt;/author&gt;&lt;/authors&gt;&lt;/contributors&gt;&lt;titles&gt;&lt;title&gt;MIND diet associated with reduced incidence of Alzheimer&amp;apos;s disease&lt;/title&gt;&lt;secondary-title&gt;Alzheimer&amp;apos;s &amp;amp; Dementia&lt;/secondary-title&gt;&lt;/titles&gt;&lt;periodical&gt;&lt;full-title&gt;Alzheimer&amp;apos;s &amp;amp; Dementia&lt;/full-title&gt;&lt;/periodical&gt;&lt;pages&gt;1007-1014&lt;/pages&gt;&lt;volume&gt;11&lt;/volume&gt;&lt;number&gt;9&lt;/number&gt;&lt;keywords&gt;&lt;keyword&gt;Cognition&lt;/keyword&gt;&lt;keyword&gt;Alzheimer&amp;apos;s disease&lt;/keyword&gt;&lt;keyword&gt;Nutrition&lt;/keyword&gt;&lt;keyword&gt;diet&lt;/keyword&gt;&lt;keyword&gt;Epidemiological study&lt;/keyword&gt;&lt;keyword&gt;Aging&lt;/keyword&gt;&lt;/keywords&gt;&lt;dates&gt;&lt;year&gt;2015&lt;/year&gt;&lt;pub-dates&gt;&lt;date&gt;2015/09/01/&lt;/date&gt;&lt;/pub-dates&gt;&lt;/dates&gt;&lt;isbn&gt;1552-5260&lt;/isbn&gt;&lt;urls&gt;&lt;related-urls&gt;&lt;url&gt;http://www.sciencedirect.com/science/article/pii/S1552526015000175&lt;/url&gt;&lt;/related-urls&gt;&lt;/urls&gt;&lt;electronic-resource-num&gt;https://doi.org/10.1016/j.jalz.2014.11.009&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42" w:tooltip="Morris, 2015 #554" w:history="1">
        <w:r w:rsidR="00231AB2" w:rsidRPr="00231AB2">
          <w:rPr>
            <w:rFonts w:ascii="Times New Roman" w:hAnsi="Times New Roman" w:cs="Times New Roman"/>
            <w:noProof/>
            <w:sz w:val="24"/>
            <w:szCs w:val="24"/>
          </w:rPr>
          <w:t>Morris et al., 2015</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Aunque los estudios sugieren un impacto positivo de esta dieta sobre la cognición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Cao&lt;/Author&gt;&lt;Year&gt;2016&lt;/Year&gt;&lt;RecNum&gt;552&lt;/RecNum&gt;&lt;DisplayText&gt;(Cao et al., 2016)&lt;/DisplayText&gt;&lt;record&gt;&lt;rec-number&gt;552&lt;/rec-number&gt;&lt;foreign-keys&gt;&lt;key app="EN" db-id="ew5zv90595pe0ier0xlpxr0p5f0rra0svtpa" timestamp="1553172188"&gt;552&lt;/key&gt;&lt;/foreign-keys&gt;&lt;ref-type name="Journal Article"&gt;17&lt;/ref-type&gt;&lt;contributors&gt;&lt;authors&gt;&lt;author&gt;Cao, Lei&lt;/author&gt;&lt;author&gt;Tan, Lan&lt;/author&gt;&lt;author&gt;Wang, Hui-Fu&lt;/author&gt;&lt;author&gt;Jiang, Teng&lt;/author&gt;&lt;author&gt;Zhu, Xi-Chen&lt;/author&gt;&lt;author&gt;Lu, Huan&lt;/author&gt;&lt;author&gt;Tan, Meng-Shan&lt;/author&gt;&lt;author&gt;Yu, Jin-Tai&lt;/author&gt;&lt;/authors&gt;&lt;/contributors&gt;&lt;titles&gt;&lt;title&gt;Dietary patterns and risk of dementia: a systematic review and meta-analysis of cohort studies&lt;/title&gt;&lt;secondary-title&gt;Molecular neurobiology&lt;/secondary-title&gt;&lt;/titles&gt;&lt;periodical&gt;&lt;full-title&gt;Molecular neurobiology&lt;/full-title&gt;&lt;/periodical&gt;&lt;pages&gt;6144-6154&lt;/pages&gt;&lt;volume&gt;53&lt;/volume&gt;&lt;number&gt;9&lt;/number&gt;&lt;dates&gt;&lt;year&gt;2016&lt;/year&gt;&lt;/dates&gt;&lt;isbn&gt;0893-7648&lt;/isbn&gt;&lt;urls&gt;&lt;/urls&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20" w:tooltip="Cao, 2016 #552" w:history="1">
        <w:r w:rsidR="00231AB2" w:rsidRPr="00231AB2">
          <w:rPr>
            <w:rFonts w:ascii="Times New Roman" w:hAnsi="Times New Roman" w:cs="Times New Roman"/>
            <w:noProof/>
            <w:sz w:val="24"/>
            <w:szCs w:val="24"/>
          </w:rPr>
          <w:t>Cao et al., 2016</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algunos autores </w:t>
      </w:r>
      <w:r w:rsidRPr="00231AB2">
        <w:rPr>
          <w:rFonts w:ascii="Times New Roman" w:hAnsi="Times New Roman" w:cs="Times New Roman"/>
          <w:sz w:val="24"/>
          <w:szCs w:val="24"/>
        </w:rPr>
        <w:fldChar w:fldCharType="begin">
          <w:fldData xml:space="preserve">bGxzaG93SW1hZ2UoKSB7IHJldHVybiAkZ2V0KCZxdW90O2N0bDAwX2N0bDQ4X2dfNDRiYjczZGFf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=
</w:fldData>
        </w:fldChar>
      </w:r>
      <w:r w:rsidR="00231AB2" w:rsidRPr="00231AB2">
        <w:rPr>
          <w:rFonts w:ascii="Times New Roman" w:hAnsi="Times New Roman" w:cs="Times New Roman"/>
          <w:sz w:val="24"/>
          <w:szCs w:val="24"/>
        </w:rPr>
        <w:instrText xml:space="preserve"> ADDIN EN.CITE </w:instrText>
      </w:r>
      <w:r w:rsidR="00231AB2" w:rsidRPr="00231AB2">
        <w:rPr>
          <w:rFonts w:ascii="Times New Roman" w:hAnsi="Times New Roman" w:cs="Times New Roman"/>
          <w:sz w:val="24"/>
          <w:szCs w:val="24"/>
        </w:rPr>
        <w:fldChar w:fldCharType="begin">
          <w:fldData xml:space="preserve">PEVuZE5vdGU+PENpdGU+PEF1dGhvcj5Mb3VyaWRhPC9BdXRob3I+PFllYXI+MjAxMzwvWWVhcj48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==
</w:fldData>
        </w:fldChar>
      </w:r>
      <w:r w:rsidR="00231AB2" w:rsidRPr="00231AB2">
        <w:rPr>
          <w:rFonts w:ascii="Times New Roman" w:hAnsi="Times New Roman" w:cs="Times New Roman"/>
          <w:sz w:val="24"/>
          <w:szCs w:val="24"/>
        </w:rPr>
        <w:instrText xml:space="preserve"> ADDIN EN.CITE.DATA </w:instrText>
      </w:r>
      <w:r w:rsidR="00231AB2" w:rsidRPr="00231AB2">
        <w:rPr>
          <w:rFonts w:ascii="Times New Roman" w:hAnsi="Times New Roman" w:cs="Times New Roman"/>
          <w:sz w:val="24"/>
          <w:szCs w:val="24"/>
        </w:rPr>
      </w:r>
      <w:r w:rsidR="00231AB2" w:rsidRPr="00231AB2">
        <w:rPr>
          <w:rFonts w:ascii="Times New Roman" w:hAnsi="Times New Roman" w:cs="Times New Roman"/>
          <w:sz w:val="24"/>
          <w:szCs w:val="24"/>
        </w:rPr>
        <w:fldChar w:fldCharType="end"/>
      </w:r>
      <w:r w:rsidR="00231AB2" w:rsidRPr="00231AB2">
        <w:rPr>
          <w:rFonts w:ascii="Times New Roman" w:hAnsi="Times New Roman" w:cs="Times New Roman"/>
          <w:sz w:val="24"/>
          <w:szCs w:val="24"/>
        </w:rPr>
        <w:fldChar w:fldCharType="begin">
          <w:fldData xml:space="preserve">Q0FnSUNBZ0lDQWdJQ0E4YkdrK1BHRWdhSEpsWmowaUkwODNMVEVpSUdOc1lYTnpQU0pvWVhOb0lH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==
</w:fldData>
        </w:fldChar>
      </w:r>
      <w:r w:rsidR="00231AB2" w:rsidRPr="00231AB2">
        <w:rPr>
          <w:rFonts w:ascii="Times New Roman" w:hAnsi="Times New Roman" w:cs="Times New Roman"/>
          <w:sz w:val="24"/>
          <w:szCs w:val="24"/>
        </w:rPr>
        <w:instrText xml:space="preserve"> ADDIN EN.CITE.DATA </w:instrText>
      </w:r>
      <w:r w:rsidR="00231AB2" w:rsidRPr="00231AB2">
        <w:rPr>
          <w:rFonts w:ascii="Times New Roman" w:hAnsi="Times New Roman" w:cs="Times New Roman"/>
          <w:sz w:val="24"/>
          <w:szCs w:val="24"/>
        </w:rPr>
      </w:r>
      <w:r w:rsidR="00231AB2" w:rsidRPr="00231AB2">
        <w:rPr>
          <w:rFonts w:ascii="Times New Roman" w:hAnsi="Times New Roman" w:cs="Times New Roman"/>
          <w:sz w:val="24"/>
          <w:szCs w:val="24"/>
        </w:rPr>
        <w:fldChar w:fldCharType="end"/>
      </w:r>
      <w:r w:rsidR="00231AB2" w:rsidRPr="00231AB2">
        <w:rPr>
          <w:rFonts w:ascii="Times New Roman" w:hAnsi="Times New Roman" w:cs="Times New Roman"/>
          <w:sz w:val="24"/>
          <w:szCs w:val="24"/>
        </w:rPr>
        <w:fldChar w:fldCharType="begin">
          <w:fldData xml:space="preserve">bGxzaG93SW1hZ2UoKSB7IHJldHVybiAkZ2V0KCZxdW90O2N0bDAwX2N0bDQ4X2dfNDRiYjczZGFf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=
</w:fldData>
        </w:fldChar>
      </w:r>
      <w:r w:rsidR="00231AB2" w:rsidRPr="00231AB2">
        <w:rPr>
          <w:rFonts w:ascii="Times New Roman" w:hAnsi="Times New Roman" w:cs="Times New Roman"/>
          <w:sz w:val="24"/>
          <w:szCs w:val="24"/>
        </w:rPr>
        <w:instrText xml:space="preserve"> ADDIN EN.CITE.DATA </w:instrText>
      </w:r>
      <w:r w:rsidR="00231AB2" w:rsidRPr="00231AB2">
        <w:rPr>
          <w:rFonts w:ascii="Times New Roman" w:hAnsi="Times New Roman" w:cs="Times New Roman"/>
          <w:sz w:val="24"/>
          <w:szCs w:val="24"/>
        </w:rPr>
      </w:r>
      <w:r w:rsidR="00231AB2" w:rsidRPr="00231AB2">
        <w:rPr>
          <w:rFonts w:ascii="Times New Roman" w:hAnsi="Times New Roman" w:cs="Times New Roman"/>
          <w:sz w:val="24"/>
          <w:szCs w:val="24"/>
        </w:rPr>
        <w:fldChar w:fldCharType="end"/>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40" w:tooltip="Lourida, 2013 #553" w:history="1">
        <w:r w:rsidR="00231AB2" w:rsidRPr="00231AB2">
          <w:rPr>
            <w:rFonts w:ascii="Times New Roman" w:hAnsi="Times New Roman" w:cs="Times New Roman"/>
            <w:noProof/>
            <w:sz w:val="24"/>
            <w:szCs w:val="24"/>
          </w:rPr>
          <w:t>Lourida et al., 2013</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plantean que se requiere un mayor número de ensayos clínicos aleatorizados que promuevan y evalúen sus efectos en el funcionamiento cognitivo. </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Una dieta rica en vegetales, frutas y carnes blancas permitiría controlar los niveles de colesterol, reduciendo el riesgo de demencia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Laitinen&lt;/Author&gt;&lt;Year&gt;2006&lt;/Year&gt;&lt;RecNum&gt;534&lt;/RecNum&gt;&lt;DisplayText&gt;(Laitinen et al., 2006)&lt;/DisplayText&gt;&lt;record&gt;&lt;rec-number&gt;534&lt;/rec-number&gt;&lt;foreign-keys&gt;&lt;key app="EN" db-id="ew5zv90595pe0ier0xlpxr0p5f0rra0svtpa" timestamp="1553169852"&gt;534&lt;/key&gt;&lt;/foreign-keys&gt;&lt;ref-type name="Journal Article"&gt;17&lt;/ref-type&gt;&lt;contributors&gt;&lt;authors&gt;&lt;author&gt;Laitinen, MH&lt;/author&gt;&lt;author&gt;Ngandu, T&lt;/author&gt;&lt;author&gt;Rovio, S&lt;/author&gt;&lt;author&gt;Helkala, E-L&lt;/author&gt;&lt;author&gt;Uusitalo, U&lt;/author&gt;&lt;author&gt;Viitanen, M&lt;/author&gt;&lt;author&gt;Nissinen, A&lt;/author&gt;&lt;author&gt;Tuomilehto, J&lt;/author&gt;&lt;author&gt;Soininen, H&lt;/author&gt;&lt;author&gt;Kivipelto, M&lt;/author&gt;&lt;/authors&gt;&lt;/contributors&gt;&lt;titles&gt;&lt;title&gt;Fat intake at midlife and risk of dementia and Alzheimer’s disease: a population-based study&lt;/title&gt;&lt;secondary-title&gt;Dementia and geriatric cognitive disorders&lt;/secondary-title&gt;&lt;/titles&gt;&lt;periodical&gt;&lt;full-title&gt;Dementia and Geriatric Cognitive Disorders&lt;/full-title&gt;&lt;/periodical&gt;&lt;pages&gt;99-107&lt;/pages&gt;&lt;volume&gt;22&lt;/volume&gt;&lt;number&gt;1&lt;/number&gt;&lt;dates&gt;&lt;year&gt;2006&lt;/year&gt;&lt;/dates&gt;&lt;isbn&gt;1420-8008&lt;/isbn&gt;&lt;urls&gt;&lt;/urls&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35" w:tooltip="Laitinen, 2006 #534" w:history="1">
        <w:r w:rsidR="00231AB2" w:rsidRPr="00231AB2">
          <w:rPr>
            <w:rFonts w:ascii="Times New Roman" w:hAnsi="Times New Roman" w:cs="Times New Roman"/>
            <w:noProof/>
            <w:sz w:val="24"/>
            <w:szCs w:val="24"/>
          </w:rPr>
          <w:t>Laitinen et al., 2006</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Existen varios estudio prospectivos que muestran la estrecha relación entre el consumo de grasas saturadas y el riego de alteraciones cognitivas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Barnard&lt;/Author&gt;&lt;Year&gt;2014&lt;/Year&gt;&lt;RecNum&gt;531&lt;/RecNum&gt;&lt;DisplayText&gt;(Barnard, Bunner, &amp;amp; Agarwal, 2014)&lt;/DisplayText&gt;&lt;record&gt;&lt;rec-number&gt;531&lt;/rec-number&gt;&lt;foreign-keys&gt;&lt;key app="EN" db-id="ew5zv90595pe0ier0xlpxr0p5f0rra0svtpa" timestamp="1553169411"&gt;531&lt;/key&gt;&lt;/foreign-keys&gt;&lt;ref-type name="Journal Article"&gt;17&lt;/ref-type&gt;&lt;contributors&gt;&lt;authors&gt;&lt;author&gt;Barnard, Neal D.&lt;/author&gt;&lt;author&gt;Bunner, Anne E.&lt;/author&gt;&lt;author&gt;Agarwal, Ulka&lt;/author&gt;&lt;/authors&gt;&lt;/contributors&gt;&lt;titles&gt;&lt;title&gt;Saturated and trans fats and dementia: a systematic review&lt;/title&gt;&lt;secondary-title&gt;Neurobiology of Aging&lt;/secondary-title&gt;&lt;/titles&gt;&lt;periodical&gt;&lt;full-title&gt;Neurobiology of Aging&lt;/full-title&gt;&lt;/periodical&gt;&lt;pages&gt;S65-S73&lt;/pages&gt;&lt;volume&gt;35&lt;/volume&gt;&lt;keywords&gt;&lt;keyword&gt;Dementia&lt;/keyword&gt;&lt;keyword&gt;Alzheimer&amp;apos;s disease&lt;/keyword&gt;&lt;keyword&gt;Nutrition&lt;/keyword&gt;&lt;keyword&gt;Fatty acids&lt;/keyword&gt;&lt;keyword&gt;Saturated fat&lt;/keyword&gt;&lt;keyword&gt;Trans fatty acids&lt;/keyword&gt;&lt;/keywords&gt;&lt;dates&gt;&lt;year&gt;2014&lt;/year&gt;&lt;pub-dates&gt;&lt;date&gt;2014/09/01/&lt;/date&gt;&lt;/pub-dates&gt;&lt;/dates&gt;&lt;isbn&gt;0197-4580&lt;/isbn&gt;&lt;urls&gt;&lt;related-urls&gt;&lt;url&gt;http://www.sciencedirect.com/science/article/pii/S0197458014003558&lt;/url&gt;&lt;/related-urls&gt;&lt;/urls&gt;&lt;electronic-resource-num&gt;https://doi.org/10.1016/j.neurobiolaging.2014.02.030&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10" w:tooltip="Barnard, 2014 #531" w:history="1">
        <w:r w:rsidR="00231AB2" w:rsidRPr="00231AB2">
          <w:rPr>
            <w:rFonts w:ascii="Times New Roman" w:hAnsi="Times New Roman" w:cs="Times New Roman"/>
            <w:noProof/>
            <w:sz w:val="24"/>
            <w:szCs w:val="24"/>
          </w:rPr>
          <w:t>Barnard, Bunner, &amp; Agarwal, 2014</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Específicamente, muestran relación positiva con el riego de Alzheimer, demencia, Deterioro Cognitivo Leve y declive cognitivo en general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Wanamaker&lt;/Author&gt;&lt;Year&gt;2015&lt;/Year&gt;&lt;RecNum&gt;535&lt;/RecNum&gt;&lt;DisplayText&gt;(Wanamaker, Swiger, Blumenthal, &amp;amp; Martin, 2015)&lt;/DisplayText&gt;&lt;record&gt;&lt;rec-number&gt;535&lt;/rec-number&gt;&lt;foreign-keys&gt;&lt;key app="EN" db-id="ew5zv90595pe0ier0xlpxr0p5f0rra0svtpa" timestamp="1553169907"&gt;535&lt;/key&gt;&lt;/foreign-keys&gt;&lt;ref-type name="Journal Article"&gt;17&lt;/ref-type&gt;&lt;contributors&gt;&lt;authors&gt;&lt;author&gt;Wanamaker, Brett L.&lt;/author&gt;&lt;author&gt;Swiger, Kristopher J.&lt;/author&gt;&lt;author&gt;Blumenthal, Roger S.&lt;/author&gt;&lt;author&gt;Martin, Seth S.&lt;/author&gt;&lt;/authors&gt;&lt;/contributors&gt;&lt;titles&gt;&lt;title&gt;Cholesterol, Statins, and Dementia: What the Cardiologist Should Know&lt;/title&gt;&lt;secondary-title&gt;Clinical Cardiology&lt;/secondary-title&gt;&lt;/titles&gt;&lt;periodical&gt;&lt;full-title&gt;Clinical Cardiology&lt;/full-title&gt;&lt;/periodical&gt;&lt;pages&gt;243-250&lt;/pages&gt;&lt;volume&gt;38&lt;/volume&gt;&lt;number&gt;4&lt;/number&gt;&lt;dates&gt;&lt;year&gt;2015&lt;/year&gt;&lt;/dates&gt;&lt;publisher&gt;Wiley Online Library&lt;/publisher&gt;&lt;isbn&gt;1932-8737&lt;/isbn&gt;&lt;urls&gt;&lt;related-urls&gt;&lt;url&gt;https://doi.org/10.1002/clc.22361&lt;/url&gt;&lt;/related-urls&gt;&lt;/urls&gt;&lt;electronic-resource-num&gt;10.1002/clc.22361&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60" w:tooltip="Wanamaker, 2015 #535" w:history="1">
        <w:r w:rsidR="00231AB2" w:rsidRPr="00231AB2">
          <w:rPr>
            <w:rFonts w:ascii="Times New Roman" w:hAnsi="Times New Roman" w:cs="Times New Roman"/>
            <w:noProof/>
            <w:sz w:val="24"/>
            <w:szCs w:val="24"/>
          </w:rPr>
          <w:t>Wanamaker, Swiger, Blumenthal, &amp; Martin, 2015</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También se ha estudiado el efecto del sueño sobre la cognición, por ejemplo, las alteraciones en los patrones de sueño, sin tratamiento, pueden afectar la calidad de vida e incrementar el riesgo de padecer demencia </w:t>
      </w:r>
      <w:r w:rsidRPr="00231AB2">
        <w:rPr>
          <w:rFonts w:ascii="Times New Roman" w:hAnsi="Times New Roman" w:cs="Times New Roman"/>
          <w:sz w:val="24"/>
          <w:szCs w:val="24"/>
        </w:rPr>
        <w:fldChar w:fldCharType="begin">
          <w:fldData xml:space="preserve">PEVuZE5vdGU+PENpdGU+PEF1dGhvcj5Qb3J0ZXI8L0F1dGhvcj48WWVhcj4yMDE1PC9ZZWFyPjxS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</w:fldData>
        </w:fldChar>
      </w:r>
      <w:r w:rsidR="00231AB2" w:rsidRPr="00231AB2">
        <w:rPr>
          <w:rFonts w:ascii="Times New Roman" w:hAnsi="Times New Roman" w:cs="Times New Roman"/>
          <w:sz w:val="24"/>
          <w:szCs w:val="24"/>
        </w:rPr>
        <w:instrText xml:space="preserve"> ADDIN EN.CITE </w:instrText>
      </w:r>
      <w:r w:rsidR="00231AB2" w:rsidRPr="00231AB2">
        <w:rPr>
          <w:rFonts w:ascii="Times New Roman" w:hAnsi="Times New Roman" w:cs="Times New Roman"/>
          <w:sz w:val="24"/>
          <w:szCs w:val="24"/>
        </w:rPr>
        <w:fldChar w:fldCharType="begin">
          <w:fldData xml:space="preserve">PEVuZE5vdGU+PENpdGU+PEF1dGhvcj5Qb3J0ZXI8L0F1dGhvcj48WWVhcj4yMDE1PC9ZZWFyPjxS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</w:fldData>
        </w:fldChar>
      </w:r>
      <w:r w:rsidR="00231AB2" w:rsidRPr="00231AB2">
        <w:rPr>
          <w:rFonts w:ascii="Times New Roman" w:hAnsi="Times New Roman" w:cs="Times New Roman"/>
          <w:sz w:val="24"/>
          <w:szCs w:val="24"/>
        </w:rPr>
        <w:instrText xml:space="preserve"> ADDIN EN.CITE.DATA </w:instrText>
      </w:r>
      <w:r w:rsidR="00231AB2" w:rsidRPr="00231AB2">
        <w:rPr>
          <w:rFonts w:ascii="Times New Roman" w:hAnsi="Times New Roman" w:cs="Times New Roman"/>
          <w:sz w:val="24"/>
          <w:szCs w:val="24"/>
        </w:rPr>
      </w:r>
      <w:r w:rsidR="00231AB2" w:rsidRPr="00231AB2">
        <w:rPr>
          <w:rFonts w:ascii="Times New Roman" w:hAnsi="Times New Roman" w:cs="Times New Roman"/>
          <w:sz w:val="24"/>
          <w:szCs w:val="24"/>
        </w:rPr>
        <w:fldChar w:fldCharType="end"/>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46" w:tooltip="Porter, 2015 #582" w:history="1">
        <w:r w:rsidR="00231AB2" w:rsidRPr="00231AB2">
          <w:rPr>
            <w:rFonts w:ascii="Times New Roman" w:hAnsi="Times New Roman" w:cs="Times New Roman"/>
            <w:noProof/>
            <w:sz w:val="24"/>
            <w:szCs w:val="24"/>
          </w:rPr>
          <w:t>Porter, Buxton, &amp; Avidan, 2015</w:t>
        </w:r>
      </w:hyperlink>
      <w:r w:rsidR="00231AB2" w:rsidRPr="00231AB2">
        <w:rPr>
          <w:rFonts w:ascii="Times New Roman" w:hAnsi="Times New Roman" w:cs="Times New Roman"/>
          <w:noProof/>
          <w:sz w:val="24"/>
          <w:szCs w:val="24"/>
        </w:rPr>
        <w:t xml:space="preserve">; </w:t>
      </w:r>
      <w:hyperlink w:anchor="_ENREF_51" w:tooltip="Shi, 2018 #548" w:history="1">
        <w:r w:rsidR="00231AB2" w:rsidRPr="00231AB2">
          <w:rPr>
            <w:rFonts w:ascii="Times New Roman" w:hAnsi="Times New Roman" w:cs="Times New Roman"/>
            <w:noProof/>
            <w:sz w:val="24"/>
            <w:szCs w:val="24"/>
          </w:rPr>
          <w:t>Shi et al., 2018</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El cuidado de la salud del sueño juega un rol importante en el mantenimiento de la salud cerebral asociada a la edad y desempeña un rol importante en la prevención de la enfermedad de Alzheimer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Spira&lt;/Author&gt;&lt;Year&gt;2014&lt;/Year&gt;&lt;RecNum&gt;584&lt;/RecNum&gt;&lt;DisplayText&gt;(Spira, Chen-Edinboro, Wu, &amp;amp; Yaffe, 2014)&lt;/DisplayText&gt;&lt;record&gt;&lt;rec-number&gt;584&lt;/rec-number&gt;&lt;foreign-keys&gt;&lt;key app="EN" db-id="ew5zv90595pe0ier0xlpxr0p5f0rra0svtpa" timestamp="1553312265"&gt;584&lt;/key&gt;&lt;/foreign-keys&gt;&lt;ref-type name="Journal Article"&gt;17&lt;/ref-type&gt;&lt;contributors&gt;&lt;authors&gt;&lt;author&gt;Spira, A.P.&lt;/author&gt;&lt;author&gt;Chen-Edinboro, L.P.&lt;/author&gt;&lt;author&gt;Wu, M.N.&lt;/author&gt;&lt;author&gt;Yaffe, K.&lt;/author&gt;&lt;/authors&gt;&lt;/contributors&gt;&lt;titles&gt;&lt;title&gt;Impact of Sleep on the Risk of Cognitive Decline and Dementia&lt;/title&gt;&lt;secondary-title&gt;Curr Opin Psychiatry&lt;/secondary-title&gt;&lt;/titles&gt;&lt;periodical&gt;&lt;full-title&gt;Curr Opin Psychiatry&lt;/full-title&gt;&lt;/periodical&gt;&lt;pages&gt;478-83&lt;/pages&gt;&lt;volume&gt;26&lt;/volume&gt;&lt;number&gt;7&lt;/number&gt;&lt;dates&gt;&lt;year&gt;2014&lt;/year&gt;&lt;/dates&gt;&lt;urls&gt;&lt;/urls&gt;&lt;electronic-resource-num&gt;10.1097/YCO.0000000000000106&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56" w:tooltip="Spira, 2014 #584" w:history="1">
        <w:r w:rsidR="00231AB2" w:rsidRPr="00231AB2">
          <w:rPr>
            <w:rFonts w:ascii="Times New Roman" w:hAnsi="Times New Roman" w:cs="Times New Roman"/>
            <w:noProof/>
            <w:sz w:val="24"/>
            <w:szCs w:val="24"/>
          </w:rPr>
          <w:t>Spira, Chen-Edinboro, Wu, &amp; Yaffe, 2014</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Además, la duración habitual del sueño en mujeres adultas ha mostrado ser un importante predictor del riego de demencia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Chen&lt;/Author&gt;&lt;Year&gt;2015&lt;/Year&gt;&lt;RecNum&gt;583&lt;/RecNum&gt;&lt;DisplayText&gt;(J. C. Chen et al., 2015)&lt;/DisplayText&gt;&lt;record&gt;&lt;rec-number&gt;583&lt;/rec-number&gt;&lt;foreign-keys&gt;&lt;key app="EN" db-id="ew5zv90595pe0ier0xlpxr0p5f0rra0svtpa" timestamp="1553311749"&gt;583&lt;/key&gt;&lt;/foreign-keys&gt;&lt;ref-type name="Journal Article"&gt;17&lt;/ref-type&gt;&lt;contributors&gt;&lt;authors&gt;&lt;author&gt;Chen, J.Ch.&lt;/author&gt;&lt;author&gt;Espeland, M. A.&lt;/author&gt;&lt;author&gt;Brunner, Robert L.&lt;/author&gt;&lt;author&gt;Lovato, Laura C.&lt;/author&gt;&lt;author&gt;Wallace, Robert B.&lt;/author&gt;&lt;author&gt;Leng, X.&lt;/author&gt;&lt;author&gt;Philips, L.S.&lt;/author&gt;&lt;/authors&gt;&lt;/contributors&gt;&lt;titles&gt;&lt;title&gt;Sleep duration, cognitive decline, and dementia risk in older women&lt;/title&gt;&lt;secondary-title&gt;Alzheimer’s &amp;amp; Dementia &lt;/secondary-title&gt;&lt;/titles&gt;&lt;volume&gt;1&lt;/volume&gt;&lt;number&gt;13&lt;/number&gt;&lt;dates&gt;&lt;year&gt;2015&lt;/year&gt;&lt;/dates&gt;&lt;urls&gt;&lt;/urls&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23" w:tooltip="Chen, 2015 #583" w:history="1">
        <w:r w:rsidR="00231AB2" w:rsidRPr="00231AB2">
          <w:rPr>
            <w:rFonts w:ascii="Times New Roman" w:hAnsi="Times New Roman" w:cs="Times New Roman"/>
            <w:noProof/>
            <w:sz w:val="24"/>
            <w:szCs w:val="24"/>
          </w:rPr>
          <w:t>J. C. Chen et al., 2015</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y los mecanismos de sueño REM son predictores de la demencia clínica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Pase&lt;/Author&gt;&lt;Year&gt;2017&lt;/Year&gt;&lt;RecNum&gt;547&lt;/RecNum&gt;&lt;DisplayText&gt;(Pase et al., 2017)&lt;/DisplayText&gt;&lt;record&gt;&lt;rec-number&gt;547&lt;/rec-number&gt;&lt;foreign-keys&gt;&lt;key app="EN" db-id="ew5zv90595pe0ier0xlpxr0p5f0rra0svtpa" timestamp="1553171920"&gt;547&lt;/key&gt;&lt;/foreign-keys&gt;&lt;ref-type name="Journal Article"&gt;17&lt;/ref-type&gt;&lt;contributors&gt;&lt;authors&gt;&lt;author&gt;Pase, Matthew P.&lt;/author&gt;&lt;author&gt;Himali, Jayandra J.&lt;/author&gt;&lt;author&gt;Grima, Natalie A.&lt;/author&gt;&lt;author&gt;Beiser, Alexa S.&lt;/author&gt;&lt;author&gt;Satizabal, Claudia L.&lt;/author&gt;&lt;author&gt;Aparicio, Hugo J.&lt;/author&gt;&lt;author&gt;Thomas, Robert J.&lt;/author&gt;&lt;author&gt;Gottlieb, Daniel J.&lt;/author&gt;&lt;author&gt;Auerbach, Sandford H.&lt;/author&gt;&lt;author&gt;Seshadri, Sudha&lt;/author&gt;&lt;/authors&gt;&lt;/contributors&gt;&lt;titles&gt;&lt;title&gt;Sleep architecture and the risk of incident dementia in the community&lt;/title&gt;&lt;secondary-title&gt;Neurology&lt;/secondary-title&gt;&lt;/titles&gt;&lt;periodical&gt;&lt;full-title&gt;Neurology&lt;/full-title&gt;&lt;/periodical&gt;&lt;pages&gt;1244&lt;/pages&gt;&lt;volume&gt;89&lt;/volume&gt;&lt;number&gt;12&lt;/number&gt;&lt;dates&gt;&lt;year&gt;2017&lt;/year&gt;&lt;/dates&gt;&lt;urls&gt;&lt;related-urls&gt;&lt;url&gt;http://n.neurology.org/content/89/12/1244.abstract&lt;/url&gt;&lt;/related-urls&gt;&lt;/urls&gt;&lt;electronic-resource-num&gt;10.1212/WNL.0000000000004373&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44" w:tooltip="Pase, 2017 #547" w:history="1">
        <w:r w:rsidR="00231AB2" w:rsidRPr="00231AB2">
          <w:rPr>
            <w:rFonts w:ascii="Times New Roman" w:hAnsi="Times New Roman" w:cs="Times New Roman"/>
            <w:noProof/>
            <w:sz w:val="24"/>
            <w:szCs w:val="24"/>
          </w:rPr>
          <w:t>Pase et al., 2017</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Cerca de la mitad de los diagnósticos de demencia en el mundo pueden </w:t>
      </w:r>
      <w:r w:rsidR="0029569E" w:rsidRPr="00231AB2">
        <w:rPr>
          <w:rFonts w:ascii="Times New Roman" w:hAnsi="Times New Roman" w:cs="Times New Roman"/>
          <w:sz w:val="24"/>
          <w:szCs w:val="24"/>
        </w:rPr>
        <w:t>atribuirse</w:t>
      </w:r>
      <w:r w:rsidRPr="00231AB2">
        <w:rPr>
          <w:rFonts w:ascii="Times New Roman" w:hAnsi="Times New Roman" w:cs="Times New Roman"/>
          <w:sz w:val="24"/>
          <w:szCs w:val="24"/>
        </w:rPr>
        <w:t xml:space="preserve"> a la combinación de los factores de riesgo, aun cuando las estimaciones pueden variar en </w:t>
      </w:r>
      <w:r w:rsidRPr="00231AB2">
        <w:rPr>
          <w:rFonts w:ascii="Times New Roman" w:hAnsi="Times New Roman" w:cs="Times New Roman"/>
          <w:sz w:val="24"/>
          <w:szCs w:val="24"/>
        </w:rPr>
        <w:lastRenderedPageBreak/>
        <w:t xml:space="preserve">función de los contextos y la prevalencia de los mismos. Estos datos constituyen una guía para las políticas y decisiones públicas en materia de educación y prevención de las demencias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Barnes&lt;/Author&gt;&lt;Year&gt;2011&lt;/Year&gt;&lt;RecNum&gt;526&lt;/RecNum&gt;&lt;DisplayText&gt;(Barnes &amp;amp; Yaffe, 2011)&lt;/DisplayText&gt;&lt;record&gt;&lt;rec-number&gt;526&lt;/rec-number&gt;&lt;foreign-keys&gt;&lt;key app="EN" db-id="ew5zv90595pe0ier0xlpxr0p5f0rra0svtpa" timestamp="1552908827"&gt;526&lt;/key&gt;&lt;/foreign-keys&gt;&lt;ref-type name="Journal Article"&gt;17&lt;/ref-type&gt;&lt;contributors&gt;&lt;authors&gt;&lt;author&gt;Barnes, D.E.&lt;/author&gt;&lt;author&gt;Yaffe, K.&lt;/author&gt;&lt;/authors&gt;&lt;/contributors&gt;&lt;titles&gt;&lt;title&gt;The projected effect of risk factor reduction on Alzheimer’s disease prevalence&lt;/title&gt;&lt;secondary-title&gt;Lancet Neurology&lt;/secondary-title&gt;&lt;/titles&gt;&lt;periodical&gt;&lt;full-title&gt;Lancet Neurology&lt;/full-title&gt;&lt;/periodical&gt;&lt;pages&gt;919-928&lt;/pages&gt;&lt;number&gt;10&lt;/number&gt;&lt;dates&gt;&lt;year&gt;2011&lt;/year&gt;&lt;/dates&gt;&lt;urls&gt;&lt;/urls&gt;&lt;electronic-resource-num&gt;10.1016/S14744422(11)70072-2&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11" w:tooltip="Barnes, 2011 #526" w:history="1">
        <w:r w:rsidR="00231AB2" w:rsidRPr="00231AB2">
          <w:rPr>
            <w:rFonts w:ascii="Times New Roman" w:hAnsi="Times New Roman" w:cs="Times New Roman"/>
            <w:noProof/>
            <w:sz w:val="24"/>
            <w:szCs w:val="24"/>
          </w:rPr>
          <w:t>Barnes &amp; Yaffe, 2011</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Incrementar el conocimiento sobre los factores de riesgo para la demencia puede incidir en su modificación, contribuyendo a la reducción de la incidencia de este síndrome </w:t>
      </w:r>
      <w:r w:rsidRPr="00231AB2">
        <w:rPr>
          <w:rFonts w:ascii="Times New Roman" w:hAnsi="Times New Roman" w:cs="Times New Roman"/>
          <w:sz w:val="24"/>
          <w:szCs w:val="24"/>
          <w:lang w:val="en-US"/>
        </w:rPr>
        <w:fldChar w:fldCharType="begin"/>
      </w:r>
      <w:r w:rsidR="00231AB2" w:rsidRPr="00231AB2">
        <w:rPr>
          <w:rFonts w:ascii="Times New Roman" w:hAnsi="Times New Roman" w:cs="Times New Roman"/>
          <w:sz w:val="24"/>
          <w:szCs w:val="24"/>
        </w:rPr>
        <w:instrText xml:space="preserve"> ADDIN EN.CITE &lt;EndNote&gt;&lt;Cite&gt;&lt;Author&gt;Annear&lt;/Author&gt;&lt;Year&gt;2015&lt;/Year&gt;&lt;RecNum&gt;460&lt;/RecNum&gt;&lt;DisplayText&gt;(Annear et al., 2015)&lt;/DisplayText&gt;&lt;record&gt;&lt;rec-number&gt;460&lt;/rec-number&gt;&lt;foreign-keys&gt;&lt;key app="EN" db-id="ew5zv90595pe0ier0xlpxr0p5f0rra0svtpa" timestamp="1546955791"&gt;460&lt;/key&gt;&lt;/foreign-keys&gt;&lt;ref-type name="Journal Article"&gt;17&lt;/ref-type&gt;&lt;contributors&gt;&lt;authors&gt;&lt;author&gt;Annear, M.J.&lt;/author&gt;&lt;author&gt;Toye, ChM.&lt;/author&gt;&lt;author&gt;McInerney, FJ.&lt;/author&gt;&lt;author&gt;Eccleston, C.&lt;/author&gt;&lt;author&gt;Tranter, B.&lt;/author&gt;&lt;author&gt;Elliot, K.&lt;/author&gt;&lt;author&gt;Robinson, A.&lt;/author&gt;&lt;/authors&gt;&lt;/contributors&gt;&lt;titles&gt;&lt;title&gt;What should we know about dementia in the 21st Century? A Delphi consensus study&lt;/title&gt;&lt;secondary-title&gt;BMC Geriatric&lt;/secondary-title&gt;&lt;/titles&gt;&lt;periodical&gt;&lt;full-title&gt;BMC Geriatric&lt;/full-title&gt;&lt;/periodical&gt;&lt;volume&gt;15&lt;/volume&gt;&lt;number&gt;5&lt;/number&gt;&lt;dates&gt;&lt;year&gt;2015&lt;/year&gt;&lt;/dates&gt;&lt;urls&gt;&lt;/urls&gt;&lt;electronic-resource-num&gt;10.1186/s12877-015-0008-1&lt;/electronic-resource-num&gt;&lt;/record&gt;&lt;/Cite&gt;&lt;/EndNote&gt;</w:instrText>
      </w:r>
      <w:r w:rsidRPr="00231AB2">
        <w:rPr>
          <w:rFonts w:ascii="Times New Roman" w:hAnsi="Times New Roman" w:cs="Times New Roman"/>
          <w:sz w:val="24"/>
          <w:szCs w:val="24"/>
          <w:lang w:val="en-US"/>
        </w:rPr>
        <w:fldChar w:fldCharType="separate"/>
      </w:r>
      <w:r w:rsidR="00231AB2" w:rsidRPr="00231AB2">
        <w:rPr>
          <w:rFonts w:ascii="Times New Roman" w:hAnsi="Times New Roman" w:cs="Times New Roman"/>
          <w:noProof/>
          <w:sz w:val="24"/>
          <w:szCs w:val="24"/>
        </w:rPr>
        <w:t>(</w:t>
      </w:r>
      <w:hyperlink w:anchor="_ENREF_4" w:tooltip="Annear, 2015 #460" w:history="1">
        <w:r w:rsidR="00231AB2" w:rsidRPr="00231AB2">
          <w:rPr>
            <w:rFonts w:ascii="Times New Roman" w:hAnsi="Times New Roman" w:cs="Times New Roman"/>
            <w:noProof/>
            <w:sz w:val="24"/>
            <w:szCs w:val="24"/>
          </w:rPr>
          <w:t>Annear et al., 2015</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lang w:val="en-US"/>
        </w:rPr>
        <w:fldChar w:fldCharType="end"/>
      </w:r>
      <w:r w:rsidRPr="00231AB2">
        <w:rPr>
          <w:rFonts w:ascii="Times New Roman" w:hAnsi="Times New Roman" w:cs="Times New Roman"/>
          <w:sz w:val="24"/>
          <w:szCs w:val="24"/>
        </w:rPr>
        <w:t xml:space="preserve">. Por esta razón, actualmente se destinan esfuerzos orientados al estudio del conocimiento relacionado con la demencia y su prevención. En países como Estados Unidos, Inglaterra, Países Bajos, Suecia y Dinamarca se ha reportado la reducción de los índices de riesgo de demencia, relacionados con un aumento de los niveles de educación general y el manejo y tratamiento intensivo de factores de riesgo cardiovasculares como la hipertensión y la hipercolesterolemia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Langa&lt;/Author&gt;&lt;Year&gt;2015&lt;/Year&gt;&lt;RecNum&gt;563&lt;/RecNum&gt;&lt;DisplayText&gt;(Langa, 2015)&lt;/DisplayText&gt;&lt;record&gt;&lt;rec-number&gt;563&lt;/rec-number&gt;&lt;foreign-keys&gt;&lt;key app="EN" db-id="ew5zv90595pe0ier0xlpxr0p5f0rra0svtpa" timestamp="1553179915"&gt;563&lt;/key&gt;&lt;/foreign-keys&gt;&lt;ref-type name="Journal Article"&gt;17&lt;/ref-type&gt;&lt;contributors&gt;&lt;authors&gt;&lt;author&gt;Langa, K.M.&lt;/author&gt;&lt;/authors&gt;&lt;/contributors&gt;&lt;titles&gt;&lt;title&gt;Is the risk of Alzheimer’s disease and dementia declining?&lt;/title&gt;&lt;secondary-title&gt;Alzheimer&amp;apos;s Research &amp;amp; Therapy &lt;/secondary-title&gt;&lt;/titles&gt;&lt;volume&gt;7&lt;/volume&gt;&lt;number&gt;34&lt;/number&gt;&lt;dates&gt;&lt;year&gt;2015&lt;/year&gt;&lt;/dates&gt;&lt;urls&gt;&lt;/urls&gt;&lt;electronic-resource-num&gt;10.1186/s13195-015-0118-1&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36" w:tooltip="Langa, 2015 #563" w:history="1">
        <w:r w:rsidR="00231AB2" w:rsidRPr="00231AB2">
          <w:rPr>
            <w:rFonts w:ascii="Times New Roman" w:hAnsi="Times New Roman" w:cs="Times New Roman"/>
            <w:noProof/>
            <w:sz w:val="24"/>
            <w:szCs w:val="24"/>
          </w:rPr>
          <w:t>Langa, 2015</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Estos resultados han sido posibles, entre otros factores, a partir del estudio del conocimiento en el público general acerca de la demencia y su prevención. </w:t>
      </w:r>
    </w:p>
    <w:p w:rsidR="00CD3E18" w:rsidRPr="00231AB2" w:rsidRDefault="00CD3E18" w:rsidP="006D046D">
      <w:pPr>
        <w:spacing w:after="0" w:line="480" w:lineRule="auto"/>
        <w:ind w:firstLine="709"/>
        <w:rPr>
          <w:rFonts w:ascii="Times New Roman" w:hAnsi="Times New Roman" w:cs="Times New Roman"/>
          <w:sz w:val="24"/>
          <w:szCs w:val="24"/>
        </w:rPr>
      </w:pPr>
    </w:p>
    <w:p w:rsidR="0029569E" w:rsidRPr="00231AB2" w:rsidRDefault="0029569E" w:rsidP="006D046D">
      <w:pPr>
        <w:spacing w:after="0" w:line="480" w:lineRule="auto"/>
        <w:ind w:firstLine="709"/>
        <w:rPr>
          <w:rFonts w:ascii="Times New Roman" w:hAnsi="Times New Roman" w:cs="Times New Roman"/>
          <w:b/>
          <w:sz w:val="24"/>
          <w:szCs w:val="24"/>
        </w:rPr>
      </w:pPr>
      <w:r w:rsidRPr="00231AB2">
        <w:rPr>
          <w:rFonts w:ascii="Times New Roman" w:hAnsi="Times New Roman" w:cs="Times New Roman"/>
          <w:b/>
          <w:sz w:val="24"/>
          <w:szCs w:val="24"/>
        </w:rPr>
        <w:t>Estudios sobre el conocimiento público acerca de la demencia y su prevención</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En el campo de la demencia, han sido varios los países que han estudiado el conocimiento público sobre este síndrome y su prevención. Los estudios más relevantes han sido reportados por países de  Europa, Estados Unidos, Asia del Este, Israel y Australia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Cations&lt;/Author&gt;&lt;Year&gt;2018&lt;/Year&gt;&lt;RecNum&gt;524&lt;/RecNum&gt;&lt;DisplayText&gt;(Cations, Radisic, Crotty, &amp;amp; Laver, 2018)&lt;/DisplayText&gt;&lt;record&gt;&lt;rec-number&gt;524&lt;/rec-number&gt;&lt;foreign-keys&gt;&lt;key app="EN" db-id="ew5zv90595pe0ier0xlpxr0p5f0rra0svtpa" timestamp="1552403435"&gt;524&lt;/key&gt;&lt;/foreign-keys&gt;&lt;ref-type name="Journal Article"&gt;17&lt;/ref-type&gt;&lt;contributors&gt;&lt;authors&gt;&lt;author&gt;Cations, M.&lt;/author&gt;&lt;author&gt;Radisic, G.&lt;/author&gt;&lt;author&gt;Crotty, M.&lt;/author&gt;&lt;author&gt;Laver, K.&lt;/author&gt;&lt;/authors&gt;&lt;/contributors&gt;&lt;titles&gt;&lt;title&gt;What does the general public understand about prevention and treatment of dementia? A systematic review of population-based surveys&lt;/title&gt;&lt;secondary-title&gt;PLoS ONE&lt;/secondary-title&gt;&lt;/titles&gt;&lt;periodical&gt;&lt;full-title&gt;PLoS ONE&lt;/full-title&gt;&lt;/periodical&gt;&lt;volume&gt;13&lt;/volume&gt;&lt;number&gt;4&lt;/number&gt;&lt;dates&gt;&lt;year&gt;2018&lt;/year&gt;&lt;/dates&gt;&lt;urls&gt;&lt;related-urls&gt;&lt;url&gt;https://doi.org/10.1371/journal.pone.0196085 &lt;/url&gt;&lt;/related-urls&gt;&lt;/urls&gt;&lt;electronic-resource-num&gt;https://doi.org/10.1371/journal.pone.0196085&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22" w:tooltip="Cations, 2018 #524" w:history="1">
        <w:r w:rsidR="00231AB2" w:rsidRPr="00231AB2">
          <w:rPr>
            <w:rFonts w:ascii="Times New Roman" w:hAnsi="Times New Roman" w:cs="Times New Roman"/>
            <w:noProof/>
            <w:sz w:val="24"/>
            <w:szCs w:val="24"/>
          </w:rPr>
          <w:t>Cations, Radisic, Crotty, &amp; Laver, 2018</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A continuación se revisan algunos de estos resultados.</w:t>
      </w:r>
    </w:p>
    <w:p w:rsidR="00D8788C" w:rsidRPr="00231AB2" w:rsidRDefault="00D8788C" w:rsidP="006D046D">
      <w:pPr>
        <w:spacing w:after="0" w:line="480" w:lineRule="auto"/>
        <w:rPr>
          <w:rFonts w:ascii="Times New Roman" w:hAnsi="Times New Roman" w:cs="Times New Roman"/>
          <w:sz w:val="24"/>
          <w:szCs w:val="24"/>
        </w:rPr>
      </w:pPr>
      <w:r w:rsidRPr="00231AB2">
        <w:rPr>
          <w:rFonts w:ascii="Times New Roman" w:hAnsi="Times New Roman" w:cs="Times New Roman"/>
          <w:sz w:val="24"/>
          <w:szCs w:val="24"/>
        </w:rPr>
        <w:tab/>
        <w:t xml:space="preserve">En un estudio realizado en los Estados Unidos con una muestra de 1 137 adultos mayores de 35 años, </w:t>
      </w:r>
      <w:hyperlink w:anchor="_ENREF_26" w:tooltip="Connel, 2007 #514" w:history="1">
        <w:r w:rsidR="00231AB2"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 AuthorYear="1"&gt;&lt;Author&gt;Connel&lt;/Author&gt;&lt;Year&gt;2007&lt;/Year&gt;&lt;RecNum&gt;514&lt;/RecNum&gt;&lt;DisplayText&gt;Connel, Roberts, and McLaughlin (2007)&lt;/DisplayText&gt;&lt;record&gt;&lt;rec-number&gt;514&lt;/rec-number&gt;&lt;foreign-keys&gt;&lt;key app="EN" db-id="ew5zv90595pe0ier0xlpxr0p5f0rra0svtpa" timestamp="1551182045"&gt;514&lt;/key&gt;&lt;/foreign-keys&gt;&lt;ref-type name="Journal Article"&gt;17&lt;/ref-type&gt;&lt;contributors&gt;&lt;authors&gt;&lt;author&gt;Connel, C.M.&lt;/author&gt;&lt;author&gt;Roberts, S.&lt;/author&gt;&lt;author&gt;McLaughlin, S.J.&lt;/author&gt;&lt;/authors&gt;&lt;/contributors&gt;&lt;titles&gt;&lt;title&gt;Public Opinion About Alzheimer Disease Among Blacks, Hispanics, and Whites&lt;/title&gt;&lt;secondary-title&gt;Alzheimer Dis Assoc Disord&lt;/secondary-title&gt;&lt;short-title&gt;Alzheimer Dis Assoc Disord&lt;/short-title&gt;&lt;/titles&gt;&lt;periodical&gt;&lt;full-title&gt;Alzheimer Dis Assoc Disord&lt;/full-title&gt;&lt;/periodical&gt;&lt;volume&gt;21&lt;/volume&gt;&lt;number&gt;3&lt;/number&gt;&lt;dates&gt;&lt;year&gt;2007&lt;/year&gt;&lt;/dates&gt;&lt;urls&gt;&lt;/urls&gt;&lt;/record&gt;&lt;/Cite&gt;&lt;/EndNote&gt;</w:instrText>
        </w:r>
        <w:r w:rsidR="00231AB2"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Connel, Roberts, and McLaughlin (2007)</w:t>
        </w:r>
        <w:r w:rsidR="00231AB2" w:rsidRPr="00231AB2">
          <w:rPr>
            <w:rFonts w:ascii="Times New Roman" w:hAnsi="Times New Roman" w:cs="Times New Roman"/>
            <w:sz w:val="24"/>
            <w:szCs w:val="24"/>
          </w:rPr>
          <w:fldChar w:fldCharType="end"/>
        </w:r>
      </w:hyperlink>
      <w:r w:rsidRPr="00231AB2">
        <w:rPr>
          <w:rFonts w:ascii="Times New Roman" w:hAnsi="Times New Roman" w:cs="Times New Roman"/>
          <w:sz w:val="24"/>
          <w:szCs w:val="24"/>
        </w:rPr>
        <w:t xml:space="preserve"> evaluaron las diferencias en conocimiento y actitudes sobre la demencia de Alzheimer, de acuerdo a la raza y etnia de procedencia. Los participantes, con independencia del origen étnico, tuvieron más </w:t>
      </w:r>
      <w:r w:rsidRPr="00231AB2">
        <w:rPr>
          <w:rFonts w:ascii="Times New Roman" w:hAnsi="Times New Roman" w:cs="Times New Roman"/>
          <w:sz w:val="24"/>
          <w:szCs w:val="24"/>
        </w:rPr>
        <w:lastRenderedPageBreak/>
        <w:t xml:space="preserve">probabilidad de reportar que la demencia es una parte normal del envejecimiento. Los encuestados hispanos mostraron más optimismo en cuanto a los avances futuros en materia de intervención, y una mayor preparación para el manejo del diagnóstico de demencia en un miembro de la familia, comparados con los participantes blancos. En sentido general, la investigación mostró la presencia de conocimientos erróneos acerca de la demencia tipo Alzheimer, constituyendo una fuente valiosa de información para el desarrollo de intervenciones orientadas a la educación pública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Connel&lt;/Author&gt;&lt;Year&gt;2007&lt;/Year&gt;&lt;RecNum&gt;514&lt;/RecNum&gt;&lt;DisplayText&gt;(Connel et al., 2007)&lt;/DisplayText&gt;&lt;record&gt;&lt;rec-number&gt;514&lt;/rec-number&gt;&lt;foreign-keys&gt;&lt;key app="EN" db-id="ew5zv90595pe0ier0xlpxr0p5f0rra0svtpa" timestamp="1551182045"&gt;514&lt;/key&gt;&lt;/foreign-keys&gt;&lt;ref-type name="Journal Article"&gt;17&lt;/ref-type&gt;&lt;contributors&gt;&lt;authors&gt;&lt;author&gt;Connel, C.M.&lt;/author&gt;&lt;author&gt;Roberts, S.&lt;/author&gt;&lt;author&gt;McLaughlin, S.J.&lt;/author&gt;&lt;/authors&gt;&lt;/contributors&gt;&lt;titles&gt;&lt;title&gt;Public Opinion About Alzheimer Disease Among Blacks, Hispanics, and Whites&lt;/title&gt;&lt;secondary-title&gt;Alzheimer Dis Assoc Disord&lt;/secondary-title&gt;&lt;short-title&gt;Alzheimer Dis Assoc Disord&lt;/short-title&gt;&lt;/titles&gt;&lt;periodical&gt;&lt;full-title&gt;Alzheimer Dis Assoc Disord&lt;/full-title&gt;&lt;/periodical&gt;&lt;volume&gt;21&lt;/volume&gt;&lt;number&gt;3&lt;/number&gt;&lt;dates&gt;&lt;year&gt;2007&lt;/year&gt;&lt;/dates&gt;&lt;urls&gt;&lt;/urls&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26" w:tooltip="Connel, 2007 #514" w:history="1">
        <w:r w:rsidR="00231AB2" w:rsidRPr="00231AB2">
          <w:rPr>
            <w:rFonts w:ascii="Times New Roman" w:hAnsi="Times New Roman" w:cs="Times New Roman"/>
            <w:noProof/>
            <w:sz w:val="24"/>
            <w:szCs w:val="24"/>
          </w:rPr>
          <w:t>Connel et al., 2007</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Otro estudio también realizado en este país, en el estado de California, exploró el conocimiento público sobre la demencia en inmigrantes americanos de origen asiático. En general los autores reportaron la existencia de conocimientos bastante adecuados en la muestra, por ejemplo, más del 90% de los encuestados señaló que la enfermedad de Alzheimer afectaba directamente al cerebro. Sin embargo, persistió una gran cantidad de conocimientos incorrectos, fundamentalmente centrados en las causas, pronóstico y síntomas tempranos de la enfermedad. Por ejemplo, aproximadamente la mitad de los encuestados opinó que la demencia es una parte normal del envejecimiento y que la presencia de declive mnémico no constituía una señal de alarma para ellos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Woo&lt;/Author&gt;&lt;Year&gt;2013&lt;/Year&gt;&lt;RecNum&gt;470&lt;/RecNum&gt;&lt;DisplayText&gt;(Woo, 2013)&lt;/DisplayText&gt;&lt;record&gt;&lt;rec-number&gt;470&lt;/rec-number&gt;&lt;foreign-keys&gt;&lt;key app="EN" db-id="ew5zv90595pe0ier0xlpxr0p5f0rra0svtpa" timestamp="1547065198"&gt;470&lt;/key&gt;&lt;/foreign-keys&gt;&lt;ref-type name="Journal Article"&gt;17&lt;/ref-type&gt;&lt;contributors&gt;&lt;authors&gt;&lt;author&gt;Woo, B.K.P.&lt;/author&gt;&lt;/authors&gt;&lt;/contributors&gt;&lt;titles&gt;&lt;title&gt;Knowledge of dementia among Chinese American immigrants&lt;/title&gt;&lt;secondary-title&gt;Asian Journal of Psychiatry&lt;/secondary-title&gt;&lt;/titles&gt;&lt;periodical&gt;&lt;full-title&gt;Asian Journal of Psychiatry&lt;/full-title&gt;&lt;/periodical&gt;&lt;pages&gt;Letter to Editor&lt;/pages&gt;&lt;volume&gt;6&lt;/volume&gt;&lt;dates&gt;&lt;year&gt;2013&lt;/year&gt;&lt;/dates&gt;&lt;urls&gt;&lt;/urls&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62" w:tooltip="Woo, 2013 #470" w:history="1">
        <w:r w:rsidR="00231AB2" w:rsidRPr="00231AB2">
          <w:rPr>
            <w:rFonts w:ascii="Times New Roman" w:hAnsi="Times New Roman" w:cs="Times New Roman"/>
            <w:noProof/>
            <w:sz w:val="24"/>
            <w:szCs w:val="24"/>
          </w:rPr>
          <w:t>Woo, 2013</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Los autores describieron además que el principal sentimiento relacionado con la demencia era la vergüenza, por lo que la búsqueda de diagnósticos y tratamientos solo ocurría durante la etapa final del síndrome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Woo&lt;/Author&gt;&lt;Year&gt;2013&lt;/Year&gt;&lt;RecNum&gt;471&lt;/RecNum&gt;&lt;DisplayText&gt;(Woo &amp;amp; Chung, 2013)&lt;/DisplayText&gt;&lt;record&gt;&lt;rec-number&gt;471&lt;/rec-number&gt;&lt;foreign-keys&gt;&lt;key app="EN" db-id="ew5zv90595pe0ier0xlpxr0p5f0rra0svtpa" timestamp="1547065384"&gt;471&lt;/key&gt;&lt;/foreign-keys&gt;&lt;ref-type name="Journal Article"&gt;17&lt;/ref-type&gt;&lt;contributors&gt;&lt;authors&gt;&lt;author&gt;Woo, B.K.P.&lt;/author&gt;&lt;author&gt;Chung, J.O.P.&lt;/author&gt;&lt;/authors&gt;&lt;/contributors&gt;&lt;titles&gt;&lt;title&gt;Public Stigma Associated with Dementia in a Chinese</w:instrText>
      </w:r>
      <w:r w:rsidR="00231AB2" w:rsidRPr="00231AB2">
        <w:rPr>
          <w:rFonts w:ascii="Cambria Math" w:hAnsi="Cambria Math" w:cs="Cambria Math"/>
          <w:sz w:val="24"/>
          <w:szCs w:val="24"/>
        </w:rPr>
        <w:instrText>‐</w:instrText>
      </w:r>
      <w:r w:rsidR="00231AB2" w:rsidRPr="00231AB2">
        <w:rPr>
          <w:rFonts w:ascii="Times New Roman" w:hAnsi="Times New Roman" w:cs="Times New Roman"/>
          <w:sz w:val="24"/>
          <w:szCs w:val="24"/>
        </w:rPr>
        <w:instrText>American Immigrant Population&lt;/title&gt;&lt;secondary-title&gt;Journal of the American Geriatrics Society&lt;/secondary-title&gt;&lt;short-title&gt;JAGS&lt;/short-title&gt;&lt;/titles&gt;&lt;periodical&gt;&lt;full-title&gt;Journal of the American Geriatrics Society&lt;/full-title&gt;&lt;/periodical&gt;&lt;volume&gt;61&lt;/volume&gt;&lt;dates&gt;&lt;year&gt;2013&lt;/year&gt;&lt;/dates&gt;&lt;urls&gt;&lt;/urls&gt;&lt;electronic-resource-num&gt;https://doi.org/10.1111/jgs.12472&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63" w:tooltip="Woo, 2013 #471" w:history="1">
        <w:r w:rsidR="00231AB2" w:rsidRPr="00231AB2">
          <w:rPr>
            <w:rFonts w:ascii="Times New Roman" w:hAnsi="Times New Roman" w:cs="Times New Roman"/>
            <w:noProof/>
            <w:sz w:val="24"/>
            <w:szCs w:val="24"/>
          </w:rPr>
          <w:t>Woo &amp; Chung, 2013</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Un estudio posterior </w:t>
      </w:r>
      <w:r w:rsidR="00593593" w:rsidRPr="00231AB2">
        <w:rPr>
          <w:rFonts w:ascii="Times New Roman" w:hAnsi="Times New Roman" w:cs="Times New Roman"/>
          <w:sz w:val="24"/>
          <w:szCs w:val="24"/>
        </w:rPr>
        <w:t>(</w:t>
      </w:r>
      <w:r w:rsidRPr="00231AB2">
        <w:rPr>
          <w:rFonts w:ascii="Times New Roman" w:hAnsi="Times New Roman" w:cs="Times New Roman"/>
          <w:sz w:val="24"/>
          <w:szCs w:val="24"/>
        </w:rPr>
        <w:t>también en Estados Unidos</w:t>
      </w:r>
      <w:r w:rsidR="00593593" w:rsidRPr="00231AB2">
        <w:rPr>
          <w:rFonts w:ascii="Times New Roman" w:hAnsi="Times New Roman" w:cs="Times New Roman"/>
          <w:sz w:val="24"/>
          <w:szCs w:val="24"/>
        </w:rPr>
        <w:t>)</w:t>
      </w:r>
      <w:r w:rsidRPr="00231AB2">
        <w:rPr>
          <w:rFonts w:ascii="Times New Roman" w:hAnsi="Times New Roman" w:cs="Times New Roman"/>
          <w:sz w:val="24"/>
          <w:szCs w:val="24"/>
        </w:rPr>
        <w:t xml:space="preserve">, en el que se encuestó un total de 1 641 adultos mayores de 50 años, se desarrolló con el objetivo de evaluar las creencias y el conocimiento público sobre factores protectores y de riesgo de la enfermedad de Alzheimer. Los autores reportaron la existencia de interés por aprender sobre los factores de riesgo, aunque con solo el 30% de los encuestados evidenció una preocupación activa </w:t>
      </w:r>
      <w:r w:rsidR="00593593" w:rsidRPr="00231AB2">
        <w:rPr>
          <w:rFonts w:ascii="Times New Roman" w:hAnsi="Times New Roman" w:cs="Times New Roman"/>
          <w:sz w:val="24"/>
          <w:szCs w:val="24"/>
        </w:rPr>
        <w:lastRenderedPageBreak/>
        <w:t>(</w:t>
      </w:r>
      <w:r w:rsidRPr="00231AB2">
        <w:rPr>
          <w:rFonts w:ascii="Times New Roman" w:hAnsi="Times New Roman" w:cs="Times New Roman"/>
          <w:sz w:val="24"/>
          <w:szCs w:val="24"/>
        </w:rPr>
        <w:t>búsqueda de alternativas y soluciones</w:t>
      </w:r>
      <w:r w:rsidR="00593593" w:rsidRPr="00231AB2">
        <w:rPr>
          <w:rFonts w:ascii="Times New Roman" w:hAnsi="Times New Roman" w:cs="Times New Roman"/>
          <w:sz w:val="24"/>
          <w:szCs w:val="24"/>
        </w:rPr>
        <w:t>)</w:t>
      </w:r>
      <w:r w:rsidRPr="00231AB2">
        <w:rPr>
          <w:rFonts w:ascii="Times New Roman" w:hAnsi="Times New Roman" w:cs="Times New Roman"/>
          <w:sz w:val="24"/>
          <w:szCs w:val="24"/>
        </w:rPr>
        <w:t xml:space="preserve">. Una de las creencias erróneas predominante fue la existencia de un medicamento para prevenir la enfermedad. Los encuestados mostraron interés en la determinación de los riesgos personales y confianza en la posibilidad de reducción del riesgo, identificándose la actividad mental y la dieta saludable como las principales acciones protectoras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Roberts&lt;/Author&gt;&lt;Year&gt;2014&lt;/Year&gt;&lt;RecNum&gt;517&lt;/RecNum&gt;&lt;DisplayText&gt;(Roberts, McLaughlin, &amp;amp; Connel, 2014)&lt;/DisplayText&gt;&lt;record&gt;&lt;rec-number&gt;517&lt;/rec-number&gt;&lt;foreign-keys&gt;&lt;key app="EN" db-id="ew5zv90595pe0ier0xlpxr0p5f0rra0svtpa" timestamp="1551444875"&gt;517&lt;/key&gt;&lt;/foreign-keys&gt;&lt;ref-type name="Journal Article"&gt;17&lt;/ref-type&gt;&lt;contributors&gt;&lt;authors&gt;&lt;author&gt;Roberts, J.S.&lt;/author&gt;&lt;author&gt;McLaughlin, S.J.&lt;/author&gt;&lt;author&gt;Connel, C.M.&lt;/author&gt;&lt;/authors&gt;&lt;/contributors&gt;&lt;titles&gt;&lt;title&gt;Public beliefs and knowledge about risk and protective factors for Alzheimer’s disease&lt;/title&gt;&lt;secondary-title&gt;Alzheimer’s &amp;amp; Dementia &lt;/secondary-title&gt;&lt;/titles&gt;&lt;pages&gt;381-389&lt;/pages&gt;&lt;number&gt;10&lt;/number&gt;&lt;dates&gt;&lt;year&gt;2014&lt;/year&gt;&lt;/dates&gt;&lt;urls&gt;&lt;/urls&gt;&lt;electronic-resource-num&gt;http://dx.doi.org/10.1016/j.jalz.2013.07.001&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48" w:tooltip="Roberts, 2014 #517" w:history="1">
        <w:r w:rsidR="00231AB2" w:rsidRPr="00231AB2">
          <w:rPr>
            <w:rFonts w:ascii="Times New Roman" w:hAnsi="Times New Roman" w:cs="Times New Roman"/>
            <w:noProof/>
            <w:sz w:val="24"/>
            <w:szCs w:val="24"/>
          </w:rPr>
          <w:t>Roberts, McLaughlin, &amp; Connel, 2014</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Un estudio realizado en Australia por la asociación </w:t>
      </w:r>
      <w:proofErr w:type="spellStart"/>
      <w:r w:rsidRPr="00231AB2">
        <w:rPr>
          <w:rFonts w:ascii="Times New Roman" w:hAnsi="Times New Roman" w:cs="Times New Roman"/>
          <w:i/>
          <w:sz w:val="24"/>
          <w:szCs w:val="24"/>
        </w:rPr>
        <w:t>Alzheimer´s</w:t>
      </w:r>
      <w:proofErr w:type="spellEnd"/>
      <w:r w:rsidRPr="00231AB2">
        <w:rPr>
          <w:rFonts w:ascii="Times New Roman" w:hAnsi="Times New Roman" w:cs="Times New Roman"/>
          <w:i/>
          <w:sz w:val="24"/>
          <w:szCs w:val="24"/>
        </w:rPr>
        <w:t xml:space="preserve"> Australia</w:t>
      </w:r>
      <w:r w:rsidRPr="00231AB2">
        <w:rPr>
          <w:rFonts w:ascii="Times New Roman" w:hAnsi="Times New Roman" w:cs="Times New Roman"/>
          <w:sz w:val="24"/>
          <w:szCs w:val="24"/>
        </w:rPr>
        <w:t xml:space="preserve">  </w:t>
      </w:r>
      <w:r w:rsidR="00B74FD6"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Alzheimer´s Australia Vic&lt;/Author&gt;&lt;Year&gt;2010&lt;/Year&gt;&lt;RecNum&gt;515&lt;/RecNum&gt;&lt;DisplayText&gt;(Alzheimer´s Australia Vic, 2010)&lt;/DisplayText&gt;&lt;record&gt;&lt;rec-number&gt;515&lt;/rec-number&gt;&lt;foreign-keys&gt;&lt;key app="EN" db-id="ew5zv90595pe0ier0xlpxr0p5f0rra0svtpa" timestamp="1551185470"&gt;515&lt;/key&gt;&lt;/foreign-keys&gt;&lt;ref-type name="Government Document"&gt;46&lt;/ref-type&gt;&lt;contributors&gt;&lt;authors&gt;&lt;author&gt;Alzheimer´s Australia Vic, &lt;/author&gt;&lt;/authors&gt;&lt;/contributors&gt;&lt;titles&gt;&lt;title&gt;Perceptions of dementia in ethnic communities&lt;/title&gt;&lt;/titles&gt;&lt;dates&gt;&lt;year&gt;2010&lt;/year&gt;&lt;/dates&gt;&lt;pub-location&gt;Victoria, Australia&lt;/pub-location&gt;&lt;urls&gt;&lt;related-urls&gt;&lt;url&gt;alzheimers.org.au&lt;/url&gt;&lt;/related-urls&gt;&lt;/urls&gt;&lt;custom2&gt;14671 840 186 &lt;/custom2&gt;&lt;/record&gt;&lt;/Cite&gt;&lt;/EndNote&gt;</w:instrText>
      </w:r>
      <w:r w:rsidR="00B74FD6"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1" w:tooltip="Alzheimer´s Australia Vic, 2010 #515" w:history="1">
        <w:r w:rsidR="00231AB2" w:rsidRPr="00231AB2">
          <w:rPr>
            <w:rFonts w:ascii="Times New Roman" w:hAnsi="Times New Roman" w:cs="Times New Roman"/>
            <w:noProof/>
            <w:sz w:val="24"/>
            <w:szCs w:val="24"/>
          </w:rPr>
          <w:t>Alzheimer´s Australia Vic, 2010</w:t>
        </w:r>
      </w:hyperlink>
      <w:r w:rsidR="00231AB2" w:rsidRPr="00231AB2">
        <w:rPr>
          <w:rFonts w:ascii="Times New Roman" w:hAnsi="Times New Roman" w:cs="Times New Roman"/>
          <w:noProof/>
          <w:sz w:val="24"/>
          <w:szCs w:val="24"/>
        </w:rPr>
        <w:t>)</w:t>
      </w:r>
      <w:r w:rsidR="00B74FD6" w:rsidRPr="00231AB2">
        <w:rPr>
          <w:rFonts w:ascii="Times New Roman" w:hAnsi="Times New Roman" w:cs="Times New Roman"/>
          <w:sz w:val="24"/>
          <w:szCs w:val="24"/>
        </w:rPr>
        <w:fldChar w:fldCharType="end"/>
      </w:r>
      <w:r w:rsidRPr="00231AB2">
        <w:rPr>
          <w:rFonts w:ascii="Times New Roman" w:hAnsi="Times New Roman" w:cs="Times New Roman"/>
          <w:noProof/>
          <w:sz w:val="24"/>
          <w:szCs w:val="24"/>
        </w:rPr>
        <w:t xml:space="preserve"> tuvo por objetivo explorar el</w:t>
      </w:r>
      <w:r w:rsidRPr="00231AB2">
        <w:rPr>
          <w:rFonts w:ascii="Times New Roman" w:hAnsi="Times New Roman" w:cs="Times New Roman"/>
          <w:sz w:val="24"/>
          <w:szCs w:val="24"/>
        </w:rPr>
        <w:t xml:space="preserve"> conocimiento y percepción de la demencia en un total de doce etnias australianas. Todos los participantes identificaron a la demencia como una enfermedad relacionada con la pérdida de memoria, aun cuando se observaron diferencias. Por ejemplo, en elementos relacionados con solicitar atención por parte de los servicios de salud y la existencia o no de comentarios abiertos sobre la demencia. </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Un estudio posterior llevado a cabo en este mismo país, pero en esta ocasión en una comunidad indígena con una proporción de demencia de 5:1 en comparación con la población general, incluyó la exploración del conocimiento a través de los diferentes grupos de edad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Garvey&lt;/Author&gt;&lt;Year&gt;2011&lt;/Year&gt;&lt;RecNum&gt;516&lt;/RecNum&gt;&lt;DisplayText&gt;(Garvey et al., 2011)&lt;/DisplayText&gt;&lt;record&gt;&lt;rec-number&gt;516&lt;/rec-number&gt;&lt;foreign-keys&gt;&lt;key app="EN" db-id="ew5zv90595pe0ier0xlpxr0p5f0rra0svtpa" timestamp="1551439626"&gt;516&lt;/key&gt;&lt;/foreign-keys&gt;&lt;ref-type name="Journal Article"&gt;17&lt;/ref-type&gt;&lt;contributors&gt;&lt;authors&gt;&lt;author&gt;Garvey, G.&lt;/author&gt;&lt;author&gt;Soimmonds, D.&lt;/author&gt;&lt;author&gt;Clements, V.&lt;/author&gt;&lt;author&gt;O´Rourke, P.&lt;/author&gt;&lt;author&gt;Sullivan, K.&lt;/author&gt;&lt;author&gt;Gorman, D.&lt;/author&gt;&lt;author&gt;Curnow, V.&lt;/author&gt;&lt;author&gt;Wise, S.&lt;/author&gt;&lt;author&gt;Beattie, E.&lt;/author&gt;&lt;/authors&gt;&lt;/contributors&gt;&lt;titles&gt;&lt;title&gt;Making sense of dementia: understanding amongst Indigenous Australians&lt;/title&gt;&lt;secondary-title&gt;INTERNATIONAL JOURNAL OF GERIATRIC PSYCHIATRY&lt;/secondary-title&gt;&lt;short-title&gt;Int J Geriatr Psychiatry &lt;/short-title&gt;&lt;/titles&gt;&lt;periodical&gt;&lt;full-title&gt;INTERNATIONAL JOURNAL OF GERIATRIC PSYCHIATRY&lt;/full-title&gt;&lt;/periodical&gt;&lt;pages&gt;649-656&lt;/pages&gt;&lt;number&gt;26&lt;/number&gt;&lt;dates&gt;&lt;year&gt;2011&lt;/year&gt;&lt;/dates&gt;&lt;urls&gt;&lt;/urls&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32" w:tooltip="Garvey, 2011 #516" w:history="1">
        <w:r w:rsidR="00231AB2" w:rsidRPr="00231AB2">
          <w:rPr>
            <w:rFonts w:ascii="Times New Roman" w:hAnsi="Times New Roman" w:cs="Times New Roman"/>
            <w:noProof/>
            <w:sz w:val="24"/>
            <w:szCs w:val="24"/>
          </w:rPr>
          <w:t>Garvey et al., 2011</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El nivel general de conocimiento sobre la temática fue pobre en todos los participantes, y se evidenció la existencia de creencias erróneas similares a las encontradas con anterioridad en la población general. Sin embargo, el grupo de los participantes más jóvenes mostró un menor conocimiento sobre la demencia de Alzheimer en relación al resto de los grupos. </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En 2012 se realizó una encuesta nacional a la población australiana para investigar qué reconocían los australianos como preocupación de salud, y las creencias y conocimientos sobre la reducción del riesgo de demencia. Los autores describieron que la importancia otorgada a este padecimiento aumentaba con la edad. Menos de la mitad de los </w:t>
      </w:r>
      <w:r w:rsidRPr="00231AB2">
        <w:rPr>
          <w:rFonts w:ascii="Times New Roman" w:hAnsi="Times New Roman" w:cs="Times New Roman"/>
          <w:sz w:val="24"/>
          <w:szCs w:val="24"/>
        </w:rPr>
        <w:lastRenderedPageBreak/>
        <w:t xml:space="preserve">encuestados creía en la posibilidad de reducir el riesgo para padecer demencias, refiriendo como principales comportamientos protectores la actividad mental, la actividad física, la dieta saludable y los comportamientos relacionados con la salud cardiovascular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Smith&lt;/Author&gt;&lt;Year&gt;2014&lt;/Year&gt;&lt;RecNum&gt;341&lt;/RecNum&gt;&lt;DisplayText&gt;(B. J. Smith, Ali, &amp;amp; Quach, 2014)&lt;/DisplayText&gt;&lt;record&gt;&lt;rec-number&gt;341&lt;/rec-number&gt;&lt;foreign-keys&gt;&lt;key app="EN" db-id="ew5zv90595pe0ier0xlpxr0p5f0rra0svtpa" timestamp="1520076940"&gt;341&lt;/key&gt;&lt;/foreign-keys&gt;&lt;ref-type name="Journal Article"&gt;17&lt;/ref-type&gt;&lt;contributors&gt;&lt;authors&gt;&lt;author&gt;Smith, B.J. &lt;/author&gt;&lt;author&gt;Ali, S. &lt;/author&gt;&lt;author&gt;Quach, H.&lt;/author&gt;&lt;/authors&gt;&lt;/contributors&gt;&lt;titles&gt;&lt;title&gt;Public knowledge and beliefs about dementia risk reduction: a national survey of Australians&lt;/title&gt;&lt;secondary-title&gt;BMC Public Health&lt;/secondary-title&gt;&lt;/titles&gt;&lt;periodical&gt;&lt;full-title&gt;BMC Public Health&lt;/full-title&gt;&lt;/periodical&gt;&lt;volume&gt;14&lt;/volume&gt;&lt;number&gt;661&lt;/number&gt;&lt;dates&gt;&lt;year&gt;2014&lt;/year&gt;&lt;/dates&gt;&lt;urls&gt;&lt;/urls&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53" w:tooltip="Smith, 2014 #341" w:history="1">
        <w:r w:rsidR="00231AB2" w:rsidRPr="00231AB2">
          <w:rPr>
            <w:rFonts w:ascii="Times New Roman" w:hAnsi="Times New Roman" w:cs="Times New Roman"/>
            <w:noProof/>
            <w:sz w:val="24"/>
            <w:szCs w:val="24"/>
          </w:rPr>
          <w:t>B. J. Smith, Ali, &amp; Quach, 2014</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Otra encuesta nacional realizada en este mismo país, reportó que, de un total de 1001 participantes, solamente un 16% reconoció como beneficiosos el entrenamiento cerebral y “mantener la mente ocupada” como sinónimo de ejercitación mental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Rahja&lt;/Author&gt;&lt;Year&gt;2018&lt;/Year&gt;&lt;RecNum&gt;522&lt;/RecNum&gt;&lt;DisplayText&gt;(Rahja, Laver, Comans, &amp;amp; Crotty, 2018)&lt;/DisplayText&gt;&lt;record&gt;&lt;rec-number&gt;522&lt;/rec-number&gt;&lt;foreign-keys&gt;&lt;key app="EN" db-id="ew5zv90595pe0ier0xlpxr0p5f0rra0svtpa" timestamp="1552401408"&gt;522&lt;/key&gt;&lt;/foreign-keys&gt;&lt;ref-type name="Journal Article"&gt;17&lt;/ref-type&gt;&lt;contributors&gt;&lt;authors&gt;&lt;author&gt;Rahja, M.&lt;/author&gt;&lt;author&gt;Laver, K.&lt;/author&gt;&lt;author&gt;Comans, T.&lt;/author&gt;&lt;author&gt;Crotty, M.&lt;/author&gt;&lt;/authors&gt;&lt;/contributors&gt;&lt;titles&gt;&lt;title&gt;What Does the Australian General Public Know About Treatments for Dementia? A Population Survey&lt;/title&gt;&lt;secondary-title&gt;Gerontology &amp;amp; Geriatric Medicine&lt;/secondary-title&gt;&lt;/titles&gt;&lt;periodical&gt;&lt;full-title&gt;Gerontology &amp;amp; Geriatric Medicine&lt;/full-title&gt;&lt;/periodical&gt;&lt;pages&gt;1-8&lt;/pages&gt;&lt;volume&gt;4&lt;/volume&gt;&lt;dates&gt;&lt;year&gt;2018&lt;/year&gt;&lt;/dates&gt;&lt;urls&gt;&lt;/urls&gt;&lt;electronic-resource-num&gt;/doi.org/10.1177/2333721418793442&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47" w:tooltip="Rahja, 2018 #522" w:history="1">
        <w:r w:rsidR="00231AB2" w:rsidRPr="00231AB2">
          <w:rPr>
            <w:rFonts w:ascii="Times New Roman" w:hAnsi="Times New Roman" w:cs="Times New Roman"/>
            <w:noProof/>
            <w:sz w:val="24"/>
            <w:szCs w:val="24"/>
          </w:rPr>
          <w:t>Rahja, Laver, Comans, &amp; Crotty, 2018</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Una revisión llevada a cabo por </w:t>
      </w:r>
      <w:hyperlink w:anchor="_ENREF_29" w:tooltip="Farrow, 2008 #340" w:history="1">
        <w:r w:rsidR="00231AB2"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 AuthorYear="1"&gt;&lt;Author&gt;Farrow&lt;/Author&gt;&lt;Year&gt;2008&lt;/Year&gt;&lt;RecNum&gt;340&lt;/RecNum&gt;&lt;DisplayText&gt;Farrow (2008)&lt;/DisplayText&gt;&lt;record&gt;&lt;rec-number&gt;340&lt;/rec-number&gt;&lt;foreign-keys&gt;&lt;key app="EN" db-id="ew5zv90595pe0ier0xlpxr0p5f0rra0svtpa" timestamp="1520076924"&gt;340&lt;/key&gt;&lt;/foreign-keys&gt;&lt;ref-type name="Book"&gt;6&lt;/ref-type&gt;&lt;contributors&gt;&lt;authors&gt;&lt;author&gt;Farrow, M.&lt;/author&gt;&lt;/authors&gt;&lt;/contributors&gt;&lt;titles&gt;&lt;title&gt;Dementia risk reduction: what do Australians know?&lt;/title&gt;&lt;/titles&gt;&lt;dates&gt;&lt;year&gt;2008&lt;/year&gt;&lt;/dates&gt;&lt;pub-location&gt;Canberra&lt;/pub-location&gt;&lt;publisher&gt;Alzheimer&amp;apos;s Australia&lt;/publisher&gt;&lt;urls&gt;&lt;/urls&gt;&lt;/record&gt;&lt;/Cite&gt;&lt;/EndNote&gt;</w:instrText>
        </w:r>
        <w:r w:rsidR="00231AB2"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Farrow (2008)</w:t>
        </w:r>
        <w:r w:rsidR="00231AB2" w:rsidRPr="00231AB2">
          <w:rPr>
            <w:rFonts w:ascii="Times New Roman" w:hAnsi="Times New Roman" w:cs="Times New Roman"/>
            <w:sz w:val="24"/>
            <w:szCs w:val="24"/>
          </w:rPr>
          <w:fldChar w:fldCharType="end"/>
        </w:r>
      </w:hyperlink>
      <w:r w:rsidRPr="00231AB2">
        <w:rPr>
          <w:rFonts w:ascii="Times New Roman" w:hAnsi="Times New Roman" w:cs="Times New Roman"/>
          <w:sz w:val="24"/>
          <w:szCs w:val="24"/>
        </w:rPr>
        <w:t xml:space="preserve">, en la que resume los resultados de encuestas nacionales realizadas en Australia, Estados Unidos y el Reino Unido, quedó reflejada la necesidad de intervenciones de promoción orientadas al incremento del conocimiento sobre la demencia y su prevención. El 51% de los australianos mostró la creencia de que el riesgo de padecer demencia podía ser reducido, predominando como actividad protectora el ejercicio mental. Sin embargo, no se refirieron factores como la actividad social y la disminución del consumo de alcohol. Uno de cada cinco norteamericanos afirmó que nada podía hacerse para reducir el riesgo de desarrollar demencia, mientras que solo uno de cada tres encuestados del Reino Unido afirmó que un inadecuado estilo de vida incrementaba el riesgo de padecer demencia. Los resultados sugieren un pobre conocimiento acerca de la evidencia actual sobre las demencias, así como la necesidad de incrementar la educación pública para su manejo y prevención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Farrow&lt;/Author&gt;&lt;Year&gt;2008&lt;/Year&gt;&lt;RecNum&gt;340&lt;/RecNum&gt;&lt;DisplayText&gt;(Farrow, 2008)&lt;/DisplayText&gt;&lt;record&gt;&lt;rec-number&gt;340&lt;/rec-number&gt;&lt;foreign-keys&gt;&lt;key app="EN" db-id="ew5zv90595pe0ier0xlpxr0p5f0rra0svtpa" timestamp="1520076924"&gt;340&lt;/key&gt;&lt;/foreign-keys&gt;&lt;ref-type name="Book"&gt;6&lt;/ref-type&gt;&lt;contributors&gt;&lt;authors&gt;&lt;author&gt;Farrow, M.&lt;/author&gt;&lt;/authors&gt;&lt;/contributors&gt;&lt;titles&gt;&lt;title&gt;Dementia risk reduction: what do Australians know?&lt;/title&gt;&lt;/titles&gt;&lt;dates&gt;&lt;year&gt;2008&lt;/year&gt;&lt;/dates&gt;&lt;pub-location&gt;Canberra&lt;/pub-location&gt;&lt;publisher&gt;Alzheimer&amp;apos;s Australia&lt;/publisher&gt;&lt;urls&gt;&lt;/urls&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29" w:tooltip="Farrow, 2008 #340" w:history="1">
        <w:r w:rsidR="00231AB2" w:rsidRPr="00231AB2">
          <w:rPr>
            <w:rFonts w:ascii="Times New Roman" w:hAnsi="Times New Roman" w:cs="Times New Roman"/>
            <w:noProof/>
            <w:sz w:val="24"/>
            <w:szCs w:val="24"/>
          </w:rPr>
          <w:t>Farrow, 2008</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p>
    <w:p w:rsidR="00D8788C" w:rsidRPr="00231AB2" w:rsidRDefault="00D8788C" w:rsidP="006D046D">
      <w:pPr>
        <w:spacing w:after="0" w:line="480" w:lineRule="auto"/>
        <w:rPr>
          <w:rFonts w:ascii="Times New Roman" w:hAnsi="Times New Roman" w:cs="Times New Roman"/>
          <w:sz w:val="24"/>
          <w:szCs w:val="24"/>
        </w:rPr>
      </w:pPr>
      <w:r w:rsidRPr="00231AB2">
        <w:rPr>
          <w:rFonts w:ascii="Times New Roman" w:hAnsi="Times New Roman" w:cs="Times New Roman"/>
          <w:sz w:val="24"/>
          <w:szCs w:val="24"/>
        </w:rPr>
        <w:tab/>
        <w:t xml:space="preserve">En 2012 se reportó un estudio que investigó la percepción, el conocimiento, las opiniones y creencias sobre la enfermedad de Alzheimer en la población francesa en una muestra de 21 500 participantes. Más de la mitad de los encuestados reportó experimentar miedo como principal emoción asociada a la enfermedad. Esta emoción predominaba en la </w:t>
      </w:r>
      <w:r w:rsidRPr="00231AB2">
        <w:rPr>
          <w:rFonts w:ascii="Times New Roman" w:hAnsi="Times New Roman" w:cs="Times New Roman"/>
          <w:sz w:val="24"/>
          <w:szCs w:val="24"/>
        </w:rPr>
        <w:lastRenderedPageBreak/>
        <w:t xml:space="preserve">medida que aumentaba la edad de los participantes. Esta emoción se mostró con mayor frecuencia en mujeres con autopercepción de salud empobrecida, especialmente en aquellas que habían sido cuidadoras de pacientes con la enfermedad y cuya edad se encontraba en la adultez media. Desempeñar el rol de cuidador o conocer a personas con la enfermedad mostró una fuerte asociación con el temor de padecer demencia en el grupo de adultos jóvenes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Cantegreil-Kallen&lt;/Author&gt;&lt;Year&gt;2012&lt;/Year&gt;&lt;RecNum&gt;349&lt;/RecNum&gt;&lt;DisplayText&gt;(Cantegreil-Kallen &amp;amp; Pin, 2012)&lt;/DisplayText&gt;&lt;record&gt;&lt;rec-number&gt;349&lt;/rec-number&gt;&lt;foreign-keys&gt;&lt;key app="EN" db-id="ew5zv90595pe0ier0xlpxr0p5f0rra0svtpa" timestamp="1520077071"&gt;349&lt;/key&gt;&lt;/foreign-keys&gt;&lt;ref-type name="Journal Article"&gt;17&lt;/ref-type&gt;&lt;contributors&gt;&lt;authors&gt;&lt;author&gt;Cantegreil-Kallen, I.&lt;/author&gt;&lt;author&gt;Pin, S.&lt;/author&gt;&lt;/authors&gt;&lt;/contributors&gt;&lt;titles&gt;&lt;title&gt;Fear of Alzheimer&amp;apos;s disease in the French population: impact of age and proximity to the disease&lt;/title&gt;&lt;secondary-title&gt;Int Psychogeriatr&lt;/secondary-title&gt;&lt;/titles&gt;&lt;periodical&gt;&lt;full-title&gt;Int Psychogeriatr&lt;/full-title&gt;&lt;/periodical&gt;&lt;pages&gt;108-116&lt;/pages&gt;&lt;volume&gt;24&lt;/volume&gt;&lt;number&gt;1&lt;/number&gt;&lt;dates&gt;&lt;year&gt;2012&lt;/year&gt;&lt;/dates&gt;&lt;urls&gt;&lt;/urls&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19" w:tooltip="Cantegreil-Kallen, 2012 #349" w:history="1">
        <w:r w:rsidR="00231AB2" w:rsidRPr="00231AB2">
          <w:rPr>
            <w:rFonts w:ascii="Times New Roman" w:hAnsi="Times New Roman" w:cs="Times New Roman"/>
            <w:noProof/>
            <w:sz w:val="24"/>
            <w:szCs w:val="24"/>
          </w:rPr>
          <w:t>Cantegreil-Kallen &amp; Pin, 2012</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p>
    <w:p w:rsidR="00D8788C" w:rsidRPr="00231AB2" w:rsidRDefault="00D8788C" w:rsidP="006D046D">
      <w:pPr>
        <w:spacing w:after="0" w:line="480" w:lineRule="auto"/>
        <w:rPr>
          <w:rFonts w:ascii="Times New Roman" w:hAnsi="Times New Roman" w:cs="Times New Roman"/>
          <w:sz w:val="24"/>
          <w:szCs w:val="24"/>
        </w:rPr>
      </w:pPr>
      <w:r w:rsidRPr="00231AB2">
        <w:rPr>
          <w:rFonts w:ascii="Times New Roman" w:hAnsi="Times New Roman" w:cs="Times New Roman"/>
          <w:sz w:val="24"/>
          <w:szCs w:val="24"/>
        </w:rPr>
        <w:tab/>
        <w:t xml:space="preserve">Diseños de investigación similares, llevados a cabo en Irlanda, mostraron desconocimiento acerca la demencia, aun cuando la mayoría de los participantes </w:t>
      </w:r>
      <w:r w:rsidR="00593593" w:rsidRPr="00231AB2">
        <w:rPr>
          <w:rFonts w:ascii="Times New Roman" w:hAnsi="Times New Roman" w:cs="Times New Roman"/>
          <w:sz w:val="24"/>
          <w:szCs w:val="24"/>
        </w:rPr>
        <w:t>[</w:t>
      </w:r>
      <w:r w:rsidRPr="00231AB2">
        <w:rPr>
          <w:rFonts w:ascii="Times New Roman" w:hAnsi="Times New Roman" w:cs="Times New Roman"/>
          <w:sz w:val="24"/>
          <w:szCs w:val="24"/>
        </w:rPr>
        <w:t>n = 1 227</w:t>
      </w:r>
      <w:r w:rsidR="00593593" w:rsidRPr="00231AB2">
        <w:rPr>
          <w:rFonts w:ascii="Times New Roman" w:hAnsi="Times New Roman" w:cs="Times New Roman"/>
          <w:sz w:val="24"/>
          <w:szCs w:val="24"/>
        </w:rPr>
        <w:t>]</w:t>
      </w:r>
      <w:r w:rsidRPr="00231AB2">
        <w:rPr>
          <w:rFonts w:ascii="Times New Roman" w:hAnsi="Times New Roman" w:cs="Times New Roman"/>
          <w:sz w:val="24"/>
          <w:szCs w:val="24"/>
        </w:rPr>
        <w:t xml:space="preserve"> reconoció haber tenido contacto previo con personas que padecían la enfermedad. Menos de la mitad de los encuestados afirmó tener confianza en reconocer la diferencia entre signos tempranos de demencia y envejecimiento normal. La misma proporción de participantes opinó que era posible reducir el riesgo de desarrollar demencia a través de acciones personales, aun cuando el conocimiento sobre factores de riesgo y protectores fue pobre. El conocimiento mostró diferencias significativas de acuerdo al área de residencia de los participantes, la clase social y la experiencia previa con la demencia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Bacsu&lt;/Author&gt;&lt;Year&gt;2017&lt;/Year&gt;&lt;RecNum&gt;246&lt;/RecNum&gt;&lt;DisplayText&gt;(Bacsu et al., 2017)&lt;/DisplayText&gt;&lt;record&gt;&lt;rec-number&gt;246&lt;/rec-number&gt;&lt;foreign-keys&gt;&lt;key app="EN" db-id="ew5zv90595pe0ier0xlpxr0p5f0rra0svtpa" timestamp="1513253411"&gt;246&lt;/key&gt;&lt;/foreign-keys&gt;&lt;ref-type name="Journal Article"&gt;17&lt;/ref-type&gt;&lt;contributors&gt;&lt;authors&gt;&lt;author&gt;Bacsu, J.&lt;/author&gt;&lt;author&gt;Abonyi, S.&lt;/author&gt;&lt;author&gt;Viger, M.&lt;/author&gt;&lt;author&gt;Morgan, D.&lt;/author&gt;&lt;author&gt;Johnson, Sh.&lt;/author&gt;&lt;author&gt;Jeffery, B.&lt;/author&gt;&lt;/authors&gt;&lt;/contributors&gt;&lt;titles&gt;&lt;title&gt;Examining Rural Older Adults’ Perceptions of Cognitive Health&lt;/title&gt;&lt;secondary-title&gt;Canadian Journal on Aging&lt;/secondary-title&gt;&lt;/titles&gt;&lt;periodical&gt;&lt;full-title&gt;Canadian Journal on Aging&lt;/full-title&gt;&lt;/periodical&gt;&lt;dates&gt;&lt;year&gt;2017&lt;/year&gt;&lt;/dates&gt;&lt;urls&gt;&lt;/urls&gt;&lt;electronic-resource-num&gt;10.1017/S0714980817000150&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9" w:tooltip="Bacsu, 2017 #246" w:history="1">
        <w:r w:rsidR="00231AB2" w:rsidRPr="00231AB2">
          <w:rPr>
            <w:rFonts w:ascii="Times New Roman" w:hAnsi="Times New Roman" w:cs="Times New Roman"/>
            <w:noProof/>
            <w:sz w:val="24"/>
            <w:szCs w:val="24"/>
          </w:rPr>
          <w:t>Bacsu et al., 2017</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p>
    <w:p w:rsidR="00D8788C"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Un estudio llevado a cabo en China reveló la existencia de la falsa concepción de que la demencia es una parte normal del proceso de envejecimiento. Además, se corroboró la existencia de estigmas y discriminación hacia aquellos que muestran síntomas de deterioro cognitivo. Como consecuencia, más del 40% de los miembros de familias y cuidadores de pacientes con demencia no confiaban en los beneficios médicos para su tratamiento. Además, existe la creencia de que las intervenciones pueden ser más perjudiciales que beneficiosas, por lo que es frecuente que se oculten los síntomas de deterioro cognitivo por parte del paciente y familia, tanto a los familiares y amigos, como al </w:t>
      </w:r>
      <w:r w:rsidRPr="00231AB2">
        <w:rPr>
          <w:rFonts w:ascii="Times New Roman" w:hAnsi="Times New Roman" w:cs="Times New Roman"/>
          <w:sz w:val="24"/>
          <w:szCs w:val="24"/>
        </w:rPr>
        <w:lastRenderedPageBreak/>
        <w:t xml:space="preserve">personal de salud. En el caso del personal de salud, cerca del 5% declaró poseer certeros conocimientos sobre la demencia, esto guarda relación con que la atención se limite a ofrecer ayudas relacionadas con las actividades básicas de la vida cotidiana, mientras que es casi inexistente el cuidado de los procesos mnémicos y los ejercicios y rehabilitación cognitiva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Chen&lt;/Author&gt;&lt;Year&gt;2017&lt;/Year&gt;&lt;RecNum&gt;520&lt;/RecNum&gt;&lt;DisplayText&gt;(Z. Chen et al., 2017)&lt;/DisplayText&gt;&lt;record&gt;&lt;rec-number&gt;520&lt;/rec-number&gt;&lt;foreign-keys&gt;&lt;key app="EN" db-id="ew5zv90595pe0ier0xlpxr0p5f0rra0svtpa" timestamp="1551708404"&gt;520&lt;/key&gt;&lt;/foreign-keys&gt;&lt;ref-type name="Journal Article"&gt;17&lt;/ref-type&gt;&lt;contributors&gt;&lt;authors&gt;&lt;author&gt;Chen, Z.&lt;/author&gt;&lt;author&gt;Yang, X.&lt;/author&gt;&lt;author&gt;Song, Y.&lt;/author&gt;&lt;author&gt;Song, B.&lt;/author&gt;&lt;author&gt;Zhang, Y.&lt;/author&gt;&lt;author&gt;Liu, J.&lt;/author&gt;&lt;author&gt;Wang, Q.&lt;/author&gt;&lt;author&gt;Yu, J.&lt;/author&gt;&lt;/authors&gt;&lt;/contributors&gt;&lt;titles&gt;&lt;title&gt;Challenges of Dementia Care in China&lt;/title&gt;&lt;secondary-title&gt;Geriatrics &lt;/secondary-title&gt;&lt;/titles&gt;&lt;volume&gt;2&lt;/volume&gt;&lt;number&gt;7&lt;/number&gt;&lt;dates&gt;&lt;year&gt;2017&lt;/year&gt;&lt;/dates&gt;&lt;urls&gt;&lt;/urls&gt;&lt;electronic-resource-num&gt;10.3390/geriatrics2010007&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24" w:tooltip="Chen, 2017 #520" w:history="1">
        <w:r w:rsidR="00231AB2" w:rsidRPr="00231AB2">
          <w:rPr>
            <w:rFonts w:ascii="Times New Roman" w:hAnsi="Times New Roman" w:cs="Times New Roman"/>
            <w:noProof/>
            <w:sz w:val="24"/>
            <w:szCs w:val="24"/>
          </w:rPr>
          <w:t>Z. Chen et al., 2017</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w:t>
      </w:r>
    </w:p>
    <w:p w:rsidR="00D8788C" w:rsidRPr="00231AB2" w:rsidRDefault="00D8788C" w:rsidP="006D046D">
      <w:pPr>
        <w:spacing w:after="0" w:line="480" w:lineRule="auto"/>
        <w:rPr>
          <w:rFonts w:ascii="Times New Roman" w:hAnsi="Times New Roman" w:cs="Times New Roman"/>
          <w:sz w:val="24"/>
          <w:szCs w:val="24"/>
        </w:rPr>
      </w:pPr>
      <w:r w:rsidRPr="00231AB2">
        <w:rPr>
          <w:rFonts w:ascii="Times New Roman" w:hAnsi="Times New Roman" w:cs="Times New Roman"/>
          <w:sz w:val="24"/>
          <w:szCs w:val="24"/>
        </w:rPr>
        <w:tab/>
        <w:t xml:space="preserve"> En el caso de Latinoamérica, una exploración en el contexto argentino sobre el conocimiento relativo a la enfermedad de Alzheimer, mostró que de un total de 360 participantes evaluados, la enfermedad se colocó como la tercera causa de preocupación, antecedida solamente por el cáncer y los accidentes cerebrovasculares. Aun cuando la mayoría de los argentinos logró identificar los principales síntomas de la enfermedad y la valoraron como fatal, también predominó la falsa creencia de que existe un tratamiento efectivo para la enfermedad. La mitad de los encuestados también consideró, erróneamente, la disponibilidad de una prueba diagnóstica definitiva para detectar la enfermedad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Russo&lt;/Author&gt;&lt;Year&gt;2012&lt;/Year&gt;&lt;RecNum&gt;315&lt;/RecNum&gt;&lt;DisplayText&gt;(Russo et al., 2012)&lt;/DisplayText&gt;&lt;record&gt;&lt;rec-number&gt;315&lt;/rec-number&gt;&lt;foreign-keys&gt;&lt;key app="EN" db-id="ew5zv90595pe0ier0xlpxr0p5f0rra0svtpa" timestamp="1519046066"&gt;315&lt;/key&gt;&lt;/foreign-keys&gt;&lt;ref-type name="Journal Article"&gt;17&lt;/ref-type&gt;&lt;contributors&gt;&lt;authors&gt;&lt;author&gt;Russo, M.J.&lt;/author&gt;&lt;author&gt;Bartolini, L.C.&lt;/author&gt;&lt;author&gt;Iturry, M.&lt;/author&gt;&lt;author&gt;Serrano, C.M.&lt;/author&gt;&lt;author&gt;Bagnati, P.&lt;/author&gt;&lt;author&gt;Allefri, R.F.&lt;/author&gt;&lt;/authors&gt;&lt;/contributors&gt;&lt;titles&gt;&lt;title&gt;Encuesta sobre la enfermedad de Alzheimer en el contexto de los nuevos paradigmas diagnósticos&lt;/title&gt;&lt;secondary-title&gt;Neurología Argentina&lt;/secondary-title&gt;&lt;short-title&gt;Neurol Arg&lt;/short-title&gt;&lt;/titles&gt;&lt;periodical&gt;&lt;full-title&gt;Neurología Argentina&lt;/full-title&gt;&lt;/periodical&gt;&lt;pages&gt;118-125&lt;/pages&gt;&lt;volume&gt;4&lt;/volume&gt;&lt;number&gt;3&lt;/number&gt;&lt;dates&gt;&lt;year&gt;2012&lt;/year&gt;&lt;/dates&gt;&lt;urls&gt;&lt;/urls&gt;&lt;electronic-resource-num&gt;10.1016/j.neuarg.2012.03.005&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50" w:tooltip="Russo, 2012 #315" w:history="1">
        <w:r w:rsidR="00231AB2" w:rsidRPr="00231AB2">
          <w:rPr>
            <w:rFonts w:ascii="Times New Roman" w:hAnsi="Times New Roman" w:cs="Times New Roman"/>
            <w:noProof/>
            <w:sz w:val="24"/>
            <w:szCs w:val="24"/>
          </w:rPr>
          <w:t>Russo et al., 2012</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p>
    <w:p w:rsidR="00D8788C" w:rsidRPr="00231AB2" w:rsidRDefault="00D8788C" w:rsidP="006D046D">
      <w:pPr>
        <w:spacing w:after="0" w:line="480" w:lineRule="auto"/>
        <w:rPr>
          <w:rFonts w:ascii="Times New Roman" w:hAnsi="Times New Roman" w:cs="Times New Roman"/>
          <w:sz w:val="24"/>
          <w:szCs w:val="24"/>
        </w:rPr>
      </w:pPr>
      <w:r w:rsidRPr="00231AB2">
        <w:rPr>
          <w:rFonts w:ascii="Times New Roman" w:hAnsi="Times New Roman" w:cs="Times New Roman"/>
          <w:sz w:val="24"/>
          <w:szCs w:val="24"/>
        </w:rPr>
        <w:tab/>
      </w:r>
      <w:r w:rsidR="00B74FD6" w:rsidRPr="00231AB2">
        <w:rPr>
          <w:rFonts w:ascii="Times New Roman" w:hAnsi="Times New Roman" w:cs="Times New Roman"/>
          <w:sz w:val="24"/>
          <w:szCs w:val="24"/>
        </w:rPr>
        <w:t xml:space="preserve">En una investigación realizada en Cuba, la demencia se ubicó como la cuarta enfermedad más preocupante para los participantes. El 64,5% consideró que el riesgo de demencia podía ser reducido y el 60% que la edad idónea para iniciar la prevención es posterior a los 40 años. La estimulación cognitiva y la dieta saludable fueron señaladas con más frecuencia como actividades útiles para reducir el riesgo, existiendo además poca presencia en el estilo de vida de los encuestados, de comportamientos que resultan beneficiosos para la reducción del riesgo de presentar demencia. La investigación constató que aunque la demencia constituye un tema de salud importante para los encuestados, todavía no se tiene suficiente conocimiento sobre las acciones a realizar para reducir el </w:t>
      </w:r>
      <w:r w:rsidR="00B74FD6" w:rsidRPr="00231AB2">
        <w:rPr>
          <w:rFonts w:ascii="Times New Roman" w:hAnsi="Times New Roman" w:cs="Times New Roman"/>
          <w:sz w:val="24"/>
          <w:szCs w:val="24"/>
        </w:rPr>
        <w:lastRenderedPageBreak/>
        <w:t xml:space="preserve">riesgo de presentarla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Broche-Pérez&lt;/Author&gt;&lt;Year&gt;2018&lt;/Year&gt;&lt;RecNum&gt;435&lt;/RecNum&gt;&lt;DisplayText&gt;(Broche-Pérez, Fernández-Fleites, González, Hernández, &amp;amp; Salazar, 2018)&lt;/DisplayText&gt;&lt;record&gt;&lt;rec-number&gt;435&lt;/rec-number&gt;&lt;foreign-keys&gt;&lt;key app="EN" db-id="ew5zv90595pe0ier0xlpxr0p5f0rra0svtpa" timestamp="1527543744"&gt;435&lt;/key&gt;&lt;/foreign-keys&gt;&lt;ref-type name="Journal Article"&gt;17&lt;/ref-type&gt;&lt;contributors&gt;&lt;authors&gt;&lt;author&gt;Broche-Pérez, Y.&lt;/author&gt;&lt;author&gt;Fernández-Fleites, Z.&lt;/author&gt;&lt;author&gt;González, B.&lt;/author&gt;&lt;author&gt;Hernández, M.&lt;/author&gt;&lt;author&gt;Salazar, I.&lt;/author&gt;&lt;/authors&gt;&lt;/contributors&gt;&lt;titles&gt;&lt;title&gt;Conocimiento público y creencias sobre las demencias: Un estudio preliminar en la población cubana&lt;/title&gt;&lt;secondary-title&gt;Neurología&lt;/secondary-title&gt;&lt;/titles&gt;&lt;periodical&gt;&lt;full-title&gt;Neurología&lt;/full-title&gt;&lt;/periodical&gt;&lt;pages&gt;in press&lt;/pages&gt;&lt;dates&gt;&lt;year&gt;2018&lt;/year&gt;&lt;/dates&gt;&lt;urls&gt;&lt;/urls&gt;&lt;electronic-resource-num&gt;https://doi.org/10.1016/j.nrl.2018.03.011&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17" w:tooltip="Broche-Pérez, 2018 #435" w:history="1">
        <w:r w:rsidR="00231AB2" w:rsidRPr="00231AB2">
          <w:rPr>
            <w:rFonts w:ascii="Times New Roman" w:hAnsi="Times New Roman" w:cs="Times New Roman"/>
            <w:noProof/>
            <w:sz w:val="24"/>
            <w:szCs w:val="24"/>
          </w:rPr>
          <w:t>Broche-Pérez, Fernández-Fleites, González, Hernández, &amp; Salazar, 2018</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w:t>
      </w:r>
    </w:p>
    <w:p w:rsidR="00D7171F" w:rsidRPr="00231AB2" w:rsidRDefault="00D8788C" w:rsidP="006D046D">
      <w:pPr>
        <w:spacing w:after="0" w:line="480" w:lineRule="auto"/>
        <w:ind w:firstLine="709"/>
        <w:rPr>
          <w:rFonts w:ascii="Times New Roman" w:hAnsi="Times New Roman" w:cs="Times New Roman"/>
          <w:sz w:val="24"/>
          <w:szCs w:val="24"/>
        </w:rPr>
      </w:pPr>
      <w:r w:rsidRPr="00231AB2">
        <w:rPr>
          <w:rFonts w:ascii="Times New Roman" w:hAnsi="Times New Roman" w:cs="Times New Roman"/>
          <w:sz w:val="24"/>
          <w:szCs w:val="24"/>
        </w:rPr>
        <w:t xml:space="preserve">En sentido general, la evidencia acumulada hasta la fecha sugiere que aun cuando el conocimiento sobre el potencial para la prevención de la demencia es pobre, puede mostrar una mejoría con el tiempo. Una concepción errónea que predomina es la que hace referencia a la demencia como una parte normal y no prevenible del envejecimiento. Este argumento se relaciona con la ausencia de una comprensión sobre el rol de factores como la diabetes, hipertensión, obesidad, depresión, inactividad física y cognitiva, fumar, niveles de escolarización, ni del resto de los descritos en la literatura como protectores en el marco de la demencia </w:t>
      </w:r>
      <w:r w:rsidRPr="00231AB2">
        <w:rPr>
          <w:rFonts w:ascii="Times New Roman" w:hAnsi="Times New Roman" w:cs="Times New Roman"/>
          <w:sz w:val="24"/>
          <w:szCs w:val="24"/>
        </w:rPr>
        <w:fldChar w:fldCharType="begin"/>
      </w:r>
      <w:r w:rsidR="00231AB2" w:rsidRPr="00231AB2">
        <w:rPr>
          <w:rFonts w:ascii="Times New Roman" w:hAnsi="Times New Roman" w:cs="Times New Roman"/>
          <w:sz w:val="24"/>
          <w:szCs w:val="24"/>
        </w:rPr>
        <w:instrText xml:space="preserve"> ADDIN EN.CITE &lt;EndNote&gt;&lt;Cite&gt;&lt;Author&gt;Cations&lt;/Author&gt;&lt;Year&gt;2018&lt;/Year&gt;&lt;RecNum&gt;524&lt;/RecNum&gt;&lt;DisplayText&gt;(Cations et al., 2018)&lt;/DisplayText&gt;&lt;record&gt;&lt;rec-number&gt;524&lt;/rec-number&gt;&lt;foreign-keys&gt;&lt;key app="EN" db-id="ew5zv90595pe0ier0xlpxr0p5f0rra0svtpa" timestamp="1552403435"&gt;524&lt;/key&gt;&lt;/foreign-keys&gt;&lt;ref-type name="Journal Article"&gt;17&lt;/ref-type&gt;&lt;contributors&gt;&lt;authors&gt;&lt;author&gt;Cations, M.&lt;/author&gt;&lt;author&gt;Radisic, G.&lt;/author&gt;&lt;author&gt;Crotty, M.&lt;/author&gt;&lt;author&gt;Laver, K.&lt;/author&gt;&lt;/authors&gt;&lt;/contributors&gt;&lt;titles&gt;&lt;title&gt;What does the general public understand about prevention and treatment of dementia? A systematic review of population-based surveys&lt;/title&gt;&lt;secondary-title&gt;PLoS ONE&lt;/secondary-title&gt;&lt;/titles&gt;&lt;periodical&gt;&lt;full-title&gt;PLoS ONE&lt;/full-title&gt;&lt;/periodical&gt;&lt;volume&gt;13&lt;/volume&gt;&lt;number&gt;4&lt;/number&gt;&lt;dates&gt;&lt;year&gt;2018&lt;/year&gt;&lt;/dates&gt;&lt;urls&gt;&lt;related-urls&gt;&lt;url&gt;https://doi.org/10.1371/journal.pone.0196085 &lt;/url&gt;&lt;/related-urls&gt;&lt;/urls&gt;&lt;electronic-resource-num&gt;https://doi.org/10.1371/journal.pone.0196085&lt;/electronic-resource-num&gt;&lt;/record&gt;&lt;/Cite&gt;&lt;/EndNote&gt;</w:instrText>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22" w:tooltip="Cations, 2018 #524" w:history="1">
        <w:r w:rsidR="00231AB2" w:rsidRPr="00231AB2">
          <w:rPr>
            <w:rFonts w:ascii="Times New Roman" w:hAnsi="Times New Roman" w:cs="Times New Roman"/>
            <w:noProof/>
            <w:sz w:val="24"/>
            <w:szCs w:val="24"/>
          </w:rPr>
          <w:t>Cations et al., 2018</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Aun cuando estos resultados no son del todo alentadores, si se observa en el público general que la demencia comienza a ser una preocupación de salud </w:t>
      </w:r>
      <w:r w:rsidRPr="00231AB2">
        <w:rPr>
          <w:rFonts w:ascii="Times New Roman" w:hAnsi="Times New Roman" w:cs="Times New Roman"/>
          <w:sz w:val="24"/>
          <w:szCs w:val="24"/>
        </w:rPr>
        <w:fldChar w:fldCharType="begin">
          <w:fldData xml:space="preserve">PEVuZE5vdGU+PENpdGU+PEF1dGhvcj5Db25uZWw8L0F1dGhvcj48WWVhcj4yMDA3PC9ZZWFyPjxS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</w:fldData>
        </w:fldChar>
      </w:r>
      <w:r w:rsidR="00231AB2" w:rsidRPr="00231AB2">
        <w:rPr>
          <w:rFonts w:ascii="Times New Roman" w:hAnsi="Times New Roman" w:cs="Times New Roman"/>
          <w:sz w:val="24"/>
          <w:szCs w:val="24"/>
        </w:rPr>
        <w:instrText xml:space="preserve"> ADDIN EN.CITE </w:instrText>
      </w:r>
      <w:r w:rsidR="00231AB2" w:rsidRPr="00231AB2">
        <w:rPr>
          <w:rFonts w:ascii="Times New Roman" w:hAnsi="Times New Roman" w:cs="Times New Roman"/>
          <w:sz w:val="24"/>
          <w:szCs w:val="24"/>
        </w:rPr>
        <w:fldChar w:fldCharType="begin">
          <w:fldData xml:space="preserve">PEVuZE5vdGU+PENpdGU+PEF1dGhvcj5Db25uZWw8L0F1dGhvcj48WWVhcj4yMDA3PC9ZZWFyPjxS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</w:fldData>
        </w:fldChar>
      </w:r>
      <w:r w:rsidR="00231AB2" w:rsidRPr="00231AB2">
        <w:rPr>
          <w:rFonts w:ascii="Times New Roman" w:hAnsi="Times New Roman" w:cs="Times New Roman"/>
          <w:sz w:val="24"/>
          <w:szCs w:val="24"/>
        </w:rPr>
        <w:instrText xml:space="preserve"> ADDIN EN.CITE.DATA </w:instrText>
      </w:r>
      <w:r w:rsidR="00231AB2" w:rsidRPr="00231AB2">
        <w:rPr>
          <w:rFonts w:ascii="Times New Roman" w:hAnsi="Times New Roman" w:cs="Times New Roman"/>
          <w:sz w:val="24"/>
          <w:szCs w:val="24"/>
        </w:rPr>
      </w:r>
      <w:r w:rsidR="00231AB2" w:rsidRPr="00231AB2">
        <w:rPr>
          <w:rFonts w:ascii="Times New Roman" w:hAnsi="Times New Roman" w:cs="Times New Roman"/>
          <w:sz w:val="24"/>
          <w:szCs w:val="24"/>
        </w:rPr>
        <w:fldChar w:fldCharType="end"/>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3" w:tooltip="Anderson, 2009 #339" w:history="1">
        <w:r w:rsidR="00231AB2" w:rsidRPr="00231AB2">
          <w:rPr>
            <w:rFonts w:ascii="Times New Roman" w:hAnsi="Times New Roman" w:cs="Times New Roman"/>
            <w:noProof/>
            <w:sz w:val="24"/>
            <w:szCs w:val="24"/>
          </w:rPr>
          <w:t>Anderson, Day, Beard, Reed, &amp; Wu, 2009</w:t>
        </w:r>
      </w:hyperlink>
      <w:r w:rsidR="00231AB2" w:rsidRPr="00231AB2">
        <w:rPr>
          <w:rFonts w:ascii="Times New Roman" w:hAnsi="Times New Roman" w:cs="Times New Roman"/>
          <w:noProof/>
          <w:sz w:val="24"/>
          <w:szCs w:val="24"/>
        </w:rPr>
        <w:t xml:space="preserve">; </w:t>
      </w:r>
      <w:hyperlink w:anchor="_ENREF_19" w:tooltip="Cantegreil-Kallen, 2012 #349" w:history="1">
        <w:r w:rsidR="00231AB2" w:rsidRPr="00231AB2">
          <w:rPr>
            <w:rFonts w:ascii="Times New Roman" w:hAnsi="Times New Roman" w:cs="Times New Roman"/>
            <w:noProof/>
            <w:sz w:val="24"/>
            <w:szCs w:val="24"/>
          </w:rPr>
          <w:t>Cantegreil-Kallen &amp; Pin, 2012</w:t>
        </w:r>
      </w:hyperlink>
      <w:r w:rsidR="00231AB2" w:rsidRPr="00231AB2">
        <w:rPr>
          <w:rFonts w:ascii="Times New Roman" w:hAnsi="Times New Roman" w:cs="Times New Roman"/>
          <w:noProof/>
          <w:sz w:val="24"/>
          <w:szCs w:val="24"/>
        </w:rPr>
        <w:t xml:space="preserve">; </w:t>
      </w:r>
      <w:hyperlink w:anchor="_ENREF_26" w:tooltip="Connel, 2007 #514" w:history="1">
        <w:r w:rsidR="00231AB2" w:rsidRPr="00231AB2">
          <w:rPr>
            <w:rFonts w:ascii="Times New Roman" w:hAnsi="Times New Roman" w:cs="Times New Roman"/>
            <w:noProof/>
            <w:sz w:val="24"/>
            <w:szCs w:val="24"/>
          </w:rPr>
          <w:t>Connel et al., 2007</w:t>
        </w:r>
      </w:hyperlink>
      <w:r w:rsidR="00231AB2" w:rsidRPr="00231AB2">
        <w:rPr>
          <w:rFonts w:ascii="Times New Roman" w:hAnsi="Times New Roman" w:cs="Times New Roman"/>
          <w:noProof/>
          <w:sz w:val="24"/>
          <w:szCs w:val="24"/>
        </w:rPr>
        <w:t xml:space="preserve">; </w:t>
      </w:r>
      <w:hyperlink w:anchor="_ENREF_50" w:tooltip="Russo, 2012 #315" w:history="1">
        <w:r w:rsidR="00231AB2" w:rsidRPr="00231AB2">
          <w:rPr>
            <w:rFonts w:ascii="Times New Roman" w:hAnsi="Times New Roman" w:cs="Times New Roman"/>
            <w:noProof/>
            <w:sz w:val="24"/>
            <w:szCs w:val="24"/>
          </w:rPr>
          <w:t>Russo et al., 2012</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Pr="00231AB2">
        <w:rPr>
          <w:rFonts w:ascii="Times New Roman" w:hAnsi="Times New Roman" w:cs="Times New Roman"/>
          <w:sz w:val="24"/>
          <w:szCs w:val="24"/>
        </w:rPr>
        <w:t xml:space="preserve">. Por consiguiente se hacen necesarios programas que incrementen el conocimiento sobre la demencia y qué hacer para prevenirla </w:t>
      </w:r>
      <w:r w:rsidRPr="00231AB2">
        <w:rPr>
          <w:rFonts w:ascii="Times New Roman" w:hAnsi="Times New Roman" w:cs="Times New Roman"/>
          <w:sz w:val="24"/>
          <w:szCs w:val="24"/>
        </w:rPr>
        <w:fldChar w:fldCharType="begin">
          <w:fldData xml:space="preserve">PEVuZE5vdGU+PENpdGU+PEF1dGhvcj5Sb2JlcnRzPC9BdXRob3I+PFllYXI+MjAxNDwvWWVhcj48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</w:fldData>
        </w:fldChar>
      </w:r>
      <w:r w:rsidR="00231AB2" w:rsidRPr="00231AB2">
        <w:rPr>
          <w:rFonts w:ascii="Times New Roman" w:hAnsi="Times New Roman" w:cs="Times New Roman"/>
          <w:sz w:val="24"/>
          <w:szCs w:val="24"/>
        </w:rPr>
        <w:instrText xml:space="preserve"> ADDIN EN.CITE </w:instrText>
      </w:r>
      <w:r w:rsidR="00231AB2" w:rsidRPr="00231AB2">
        <w:rPr>
          <w:rFonts w:ascii="Times New Roman" w:hAnsi="Times New Roman" w:cs="Times New Roman"/>
          <w:sz w:val="24"/>
          <w:szCs w:val="24"/>
        </w:rPr>
        <w:fldChar w:fldCharType="begin">
          <w:fldData xml:space="preserve">PEVuZE5vdGU+PENpdGU+PEF1dGhvcj5Sb2JlcnRzPC9BdXRob3I+PFllYXI+MjAxNDwvWWVhcj48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</w:fldData>
        </w:fldChar>
      </w:r>
      <w:r w:rsidR="00231AB2" w:rsidRPr="00231AB2">
        <w:rPr>
          <w:rFonts w:ascii="Times New Roman" w:hAnsi="Times New Roman" w:cs="Times New Roman"/>
          <w:sz w:val="24"/>
          <w:szCs w:val="24"/>
        </w:rPr>
        <w:instrText xml:space="preserve"> ADDIN EN.CITE.DATA </w:instrText>
      </w:r>
      <w:r w:rsidR="00231AB2" w:rsidRPr="00231AB2">
        <w:rPr>
          <w:rFonts w:ascii="Times New Roman" w:hAnsi="Times New Roman" w:cs="Times New Roman"/>
          <w:sz w:val="24"/>
          <w:szCs w:val="24"/>
        </w:rPr>
      </w:r>
      <w:r w:rsidR="00231AB2" w:rsidRPr="00231AB2">
        <w:rPr>
          <w:rFonts w:ascii="Times New Roman" w:hAnsi="Times New Roman" w:cs="Times New Roman"/>
          <w:sz w:val="24"/>
          <w:szCs w:val="24"/>
        </w:rPr>
        <w:fldChar w:fldCharType="end"/>
      </w:r>
      <w:r w:rsidRPr="00231AB2">
        <w:rPr>
          <w:rFonts w:ascii="Times New Roman" w:hAnsi="Times New Roman" w:cs="Times New Roman"/>
          <w:sz w:val="24"/>
          <w:szCs w:val="24"/>
        </w:rPr>
        <w:fldChar w:fldCharType="separate"/>
      </w:r>
      <w:r w:rsidR="00231AB2" w:rsidRPr="00231AB2">
        <w:rPr>
          <w:rFonts w:ascii="Times New Roman" w:hAnsi="Times New Roman" w:cs="Times New Roman"/>
          <w:noProof/>
          <w:sz w:val="24"/>
          <w:szCs w:val="24"/>
        </w:rPr>
        <w:t>(</w:t>
      </w:r>
      <w:hyperlink w:anchor="_ENREF_9" w:tooltip="Bacsu, 2017 #246" w:history="1">
        <w:r w:rsidR="00231AB2" w:rsidRPr="00231AB2">
          <w:rPr>
            <w:rFonts w:ascii="Times New Roman" w:hAnsi="Times New Roman" w:cs="Times New Roman"/>
            <w:noProof/>
            <w:sz w:val="24"/>
            <w:szCs w:val="24"/>
          </w:rPr>
          <w:t>Bacsu et al., 2017</w:t>
        </w:r>
      </w:hyperlink>
      <w:r w:rsidR="00231AB2" w:rsidRPr="00231AB2">
        <w:rPr>
          <w:rFonts w:ascii="Times New Roman" w:hAnsi="Times New Roman" w:cs="Times New Roman"/>
          <w:noProof/>
          <w:sz w:val="24"/>
          <w:szCs w:val="24"/>
        </w:rPr>
        <w:t xml:space="preserve">; </w:t>
      </w:r>
      <w:hyperlink w:anchor="_ENREF_18" w:tooltip="Cahill, 2015 #518" w:history="1">
        <w:r w:rsidR="00231AB2" w:rsidRPr="00231AB2">
          <w:rPr>
            <w:rFonts w:ascii="Times New Roman" w:hAnsi="Times New Roman" w:cs="Times New Roman"/>
            <w:noProof/>
            <w:sz w:val="24"/>
            <w:szCs w:val="24"/>
          </w:rPr>
          <w:t>Cahill, Pierce, Werner, Darley, &amp; Bobersky, 2015</w:t>
        </w:r>
      </w:hyperlink>
      <w:r w:rsidR="00231AB2" w:rsidRPr="00231AB2">
        <w:rPr>
          <w:rFonts w:ascii="Times New Roman" w:hAnsi="Times New Roman" w:cs="Times New Roman"/>
          <w:noProof/>
          <w:sz w:val="24"/>
          <w:szCs w:val="24"/>
        </w:rPr>
        <w:t xml:space="preserve">; </w:t>
      </w:r>
      <w:hyperlink w:anchor="_ENREF_48" w:tooltip="Roberts, 2014 #517" w:history="1">
        <w:r w:rsidR="00231AB2" w:rsidRPr="00231AB2">
          <w:rPr>
            <w:rFonts w:ascii="Times New Roman" w:hAnsi="Times New Roman" w:cs="Times New Roman"/>
            <w:noProof/>
            <w:sz w:val="24"/>
            <w:szCs w:val="24"/>
          </w:rPr>
          <w:t>Roberts et al., 2014</w:t>
        </w:r>
      </w:hyperlink>
      <w:r w:rsidR="00231AB2" w:rsidRPr="00231AB2">
        <w:rPr>
          <w:rFonts w:ascii="Times New Roman" w:hAnsi="Times New Roman" w:cs="Times New Roman"/>
          <w:noProof/>
          <w:sz w:val="24"/>
          <w:szCs w:val="24"/>
        </w:rPr>
        <w:t xml:space="preserve">; </w:t>
      </w:r>
      <w:hyperlink w:anchor="_ENREF_53" w:tooltip="Smith, 2014 #341" w:history="1">
        <w:r w:rsidR="00231AB2" w:rsidRPr="00231AB2">
          <w:rPr>
            <w:rFonts w:ascii="Times New Roman" w:hAnsi="Times New Roman" w:cs="Times New Roman"/>
            <w:noProof/>
            <w:sz w:val="24"/>
            <w:szCs w:val="24"/>
          </w:rPr>
          <w:t>B. J. Smith et al., 2014</w:t>
        </w:r>
      </w:hyperlink>
      <w:r w:rsidR="00231AB2" w:rsidRPr="00231AB2">
        <w:rPr>
          <w:rFonts w:ascii="Times New Roman" w:hAnsi="Times New Roman" w:cs="Times New Roman"/>
          <w:noProof/>
          <w:sz w:val="24"/>
          <w:szCs w:val="24"/>
        </w:rPr>
        <w:t>)</w:t>
      </w:r>
      <w:r w:rsidRPr="00231AB2">
        <w:rPr>
          <w:rFonts w:ascii="Times New Roman" w:hAnsi="Times New Roman" w:cs="Times New Roman"/>
          <w:sz w:val="24"/>
          <w:szCs w:val="24"/>
        </w:rPr>
        <w:fldChar w:fldCharType="end"/>
      </w:r>
      <w:r w:rsidR="00315482" w:rsidRPr="00231AB2">
        <w:rPr>
          <w:rFonts w:ascii="Times New Roman" w:hAnsi="Times New Roman" w:cs="Times New Roman"/>
          <w:sz w:val="24"/>
          <w:szCs w:val="24"/>
        </w:rPr>
        <w:t>.</w:t>
      </w:r>
    </w:p>
    <w:p w:rsidR="00D7171F" w:rsidRPr="006D046D" w:rsidRDefault="007D6024" w:rsidP="006D046D">
      <w:pPr>
        <w:spacing w:after="0" w:line="480" w:lineRule="auto"/>
        <w:ind w:firstLine="709"/>
        <w:rPr>
          <w:rFonts w:ascii="Times New Roman" w:hAnsi="Times New Roman" w:cs="Times New Roman"/>
          <w:b/>
          <w:sz w:val="24"/>
          <w:szCs w:val="24"/>
        </w:rPr>
      </w:pPr>
      <w:r w:rsidRPr="006D046D">
        <w:rPr>
          <w:rFonts w:ascii="Times New Roman" w:hAnsi="Times New Roman" w:cs="Times New Roman"/>
          <w:b/>
          <w:sz w:val="24"/>
          <w:szCs w:val="24"/>
        </w:rPr>
        <w:t>CONCLUSIONES</w:t>
      </w:r>
    </w:p>
    <w:p w:rsidR="007D6024" w:rsidRPr="006D046D" w:rsidRDefault="007348DA" w:rsidP="006D046D">
      <w:pPr>
        <w:spacing w:after="0" w:line="480" w:lineRule="auto"/>
        <w:ind w:firstLine="709"/>
        <w:rPr>
          <w:rFonts w:ascii="Times New Roman" w:hAnsi="Times New Roman" w:cs="Times New Roman"/>
          <w:sz w:val="24"/>
          <w:szCs w:val="24"/>
        </w:rPr>
      </w:pPr>
      <w:r w:rsidRPr="006D046D">
        <w:rPr>
          <w:rFonts w:ascii="Times New Roman" w:hAnsi="Times New Roman" w:cs="Times New Roman"/>
          <w:sz w:val="24"/>
          <w:szCs w:val="24"/>
        </w:rPr>
        <w:t xml:space="preserve">La evidencia acumulada hasta la fecha sobre algunos factores como como la dieta, </w:t>
      </w:r>
      <w:r w:rsidR="001A301E" w:rsidRPr="006D046D">
        <w:rPr>
          <w:rFonts w:ascii="Times New Roman" w:hAnsi="Times New Roman" w:cs="Times New Roman"/>
          <w:sz w:val="24"/>
          <w:szCs w:val="24"/>
        </w:rPr>
        <w:t>el nivel</w:t>
      </w:r>
      <w:r w:rsidRPr="006D046D">
        <w:rPr>
          <w:rFonts w:ascii="Times New Roman" w:hAnsi="Times New Roman" w:cs="Times New Roman"/>
          <w:sz w:val="24"/>
          <w:szCs w:val="24"/>
        </w:rPr>
        <w:t xml:space="preserve"> de colesterol, hipertensión, obesidad, depresión, inactividad física y cognitiva, fumar, </w:t>
      </w:r>
      <w:r w:rsidR="007E1C98" w:rsidRPr="006D046D">
        <w:rPr>
          <w:rFonts w:ascii="Times New Roman" w:hAnsi="Times New Roman" w:cs="Times New Roman"/>
          <w:sz w:val="24"/>
          <w:szCs w:val="24"/>
        </w:rPr>
        <w:t xml:space="preserve">sustenta la importancia </w:t>
      </w:r>
      <w:r w:rsidR="001A301E" w:rsidRPr="006D046D">
        <w:rPr>
          <w:rFonts w:ascii="Times New Roman" w:hAnsi="Times New Roman" w:cs="Times New Roman"/>
          <w:sz w:val="24"/>
          <w:szCs w:val="24"/>
        </w:rPr>
        <w:t>d</w:t>
      </w:r>
      <w:r w:rsidR="009F16D7" w:rsidRPr="006D046D">
        <w:rPr>
          <w:rFonts w:ascii="Times New Roman" w:hAnsi="Times New Roman" w:cs="Times New Roman"/>
          <w:sz w:val="24"/>
          <w:szCs w:val="24"/>
        </w:rPr>
        <w:t xml:space="preserve">el estilo de vida </w:t>
      </w:r>
      <w:r w:rsidR="001A301E" w:rsidRPr="006D046D">
        <w:rPr>
          <w:rFonts w:ascii="Times New Roman" w:hAnsi="Times New Roman" w:cs="Times New Roman"/>
          <w:sz w:val="24"/>
          <w:szCs w:val="24"/>
        </w:rPr>
        <w:t xml:space="preserve">en la prevención de las demencias. </w:t>
      </w:r>
      <w:r w:rsidR="007E1C98" w:rsidRPr="006D046D">
        <w:rPr>
          <w:rFonts w:ascii="Times New Roman" w:hAnsi="Times New Roman" w:cs="Times New Roman"/>
          <w:sz w:val="24"/>
          <w:szCs w:val="24"/>
        </w:rPr>
        <w:t xml:space="preserve">Este </w:t>
      </w:r>
      <w:r w:rsidR="001A301E" w:rsidRPr="006D046D">
        <w:rPr>
          <w:rFonts w:ascii="Times New Roman" w:hAnsi="Times New Roman" w:cs="Times New Roman"/>
          <w:sz w:val="24"/>
          <w:szCs w:val="24"/>
        </w:rPr>
        <w:t>hecho</w:t>
      </w:r>
      <w:r w:rsidR="007E1C98" w:rsidRPr="006D046D">
        <w:rPr>
          <w:rFonts w:ascii="Times New Roman" w:hAnsi="Times New Roman" w:cs="Times New Roman"/>
          <w:sz w:val="24"/>
          <w:szCs w:val="24"/>
        </w:rPr>
        <w:t xml:space="preserve"> contrasta con la persistencia en el público general y en el personal sanitario de creencias erróneas y mitos relacionados con la demencia y su prevención.</w:t>
      </w:r>
      <w:r w:rsidR="001A301E" w:rsidRPr="006D046D">
        <w:rPr>
          <w:rFonts w:ascii="Times New Roman" w:hAnsi="Times New Roman" w:cs="Times New Roman"/>
          <w:sz w:val="24"/>
          <w:szCs w:val="24"/>
        </w:rPr>
        <w:t xml:space="preserve"> Las investigaciones sugieren el conocimiento sobre el potencial para la prevención de la </w:t>
      </w:r>
      <w:r w:rsidR="001A301E" w:rsidRPr="006D046D">
        <w:rPr>
          <w:rFonts w:ascii="Times New Roman" w:hAnsi="Times New Roman" w:cs="Times New Roman"/>
          <w:sz w:val="24"/>
          <w:szCs w:val="24"/>
        </w:rPr>
        <w:lastRenderedPageBreak/>
        <w:t xml:space="preserve">demencia es pobre, por lo que se hacen necesarios programas que incrementen el conocimiento </w:t>
      </w:r>
      <w:r w:rsidR="004E4D8C" w:rsidRPr="006D046D">
        <w:rPr>
          <w:rFonts w:ascii="Times New Roman" w:hAnsi="Times New Roman" w:cs="Times New Roman"/>
          <w:sz w:val="24"/>
          <w:szCs w:val="24"/>
        </w:rPr>
        <w:t xml:space="preserve">público </w:t>
      </w:r>
      <w:r w:rsidR="001A301E" w:rsidRPr="006D046D">
        <w:rPr>
          <w:rFonts w:ascii="Times New Roman" w:hAnsi="Times New Roman" w:cs="Times New Roman"/>
          <w:sz w:val="24"/>
          <w:szCs w:val="24"/>
        </w:rPr>
        <w:t>sobre la demencia y qué hacer para prevenirla.</w:t>
      </w:r>
    </w:p>
    <w:p w:rsidR="007D6024" w:rsidRPr="006D046D" w:rsidRDefault="007D6024" w:rsidP="006D046D">
      <w:pPr>
        <w:spacing w:after="0" w:line="480" w:lineRule="auto"/>
        <w:ind w:firstLine="709"/>
        <w:rPr>
          <w:rFonts w:ascii="Times New Roman" w:hAnsi="Times New Roman" w:cs="Times New Roman"/>
          <w:sz w:val="24"/>
          <w:szCs w:val="24"/>
        </w:rPr>
      </w:pPr>
    </w:p>
    <w:p w:rsidR="004E4D8C" w:rsidRPr="006D046D" w:rsidRDefault="004E4D8C" w:rsidP="006D046D">
      <w:pPr>
        <w:spacing w:after="0" w:line="480" w:lineRule="auto"/>
        <w:ind w:firstLine="709"/>
        <w:rPr>
          <w:rFonts w:ascii="Times New Roman" w:hAnsi="Times New Roman" w:cs="Times New Roman"/>
          <w:sz w:val="24"/>
          <w:szCs w:val="24"/>
        </w:rPr>
      </w:pPr>
    </w:p>
    <w:p w:rsidR="004E4D8C" w:rsidRPr="00231AB2" w:rsidRDefault="007D16D4" w:rsidP="006D046D">
      <w:pPr>
        <w:spacing w:after="0" w:line="480" w:lineRule="auto"/>
        <w:ind w:firstLine="709"/>
        <w:rPr>
          <w:rFonts w:ascii="Times New Roman" w:hAnsi="Times New Roman" w:cs="Times New Roman"/>
          <w:b/>
          <w:sz w:val="24"/>
          <w:szCs w:val="24"/>
        </w:rPr>
      </w:pPr>
      <w:r w:rsidRPr="00231AB2">
        <w:rPr>
          <w:rFonts w:ascii="Times New Roman" w:hAnsi="Times New Roman" w:cs="Times New Roman"/>
          <w:b/>
          <w:sz w:val="24"/>
          <w:szCs w:val="24"/>
        </w:rPr>
        <w:t>Bibliografía</w:t>
      </w:r>
    </w:p>
    <w:p w:rsidR="00231AB2" w:rsidRPr="00231AB2" w:rsidRDefault="004E4D8C" w:rsidP="00231AB2">
      <w:pPr>
        <w:pStyle w:val="EndNoteBibliography"/>
        <w:spacing w:after="0"/>
        <w:ind w:left="720" w:hanging="720"/>
      </w:pPr>
      <w:r w:rsidRPr="006D046D">
        <w:rPr>
          <w:szCs w:val="24"/>
        </w:rPr>
        <w:fldChar w:fldCharType="begin"/>
      </w:r>
      <w:r w:rsidRPr="00231AB2">
        <w:rPr>
          <w:szCs w:val="24"/>
          <w:lang w:val="es-MX"/>
        </w:rPr>
        <w:instrText xml:space="preserve"> ADDIN EN.REFLIST </w:instrText>
      </w:r>
      <w:r w:rsidRPr="006D046D">
        <w:rPr>
          <w:szCs w:val="24"/>
        </w:rPr>
        <w:fldChar w:fldCharType="separate"/>
      </w:r>
      <w:bookmarkStart w:id="1" w:name="_ENREF_1"/>
      <w:r w:rsidR="00231AB2" w:rsidRPr="00231AB2">
        <w:rPr>
          <w:lang w:val="es-MX"/>
        </w:rPr>
        <w:t xml:space="preserve">Alzheimer´s Australia Vic. </w:t>
      </w:r>
      <w:r w:rsidR="00231AB2" w:rsidRPr="00231AB2">
        <w:t xml:space="preserve">(2010). </w:t>
      </w:r>
      <w:r w:rsidR="00231AB2" w:rsidRPr="00231AB2">
        <w:rPr>
          <w:i/>
        </w:rPr>
        <w:t>Perceptions of dementia in ethnic communities</w:t>
      </w:r>
      <w:r w:rsidR="00231AB2" w:rsidRPr="00231AB2">
        <w:t>. Victoria, Australia Retrieved from alzheimers.org.au</w:t>
      </w:r>
      <w:bookmarkEnd w:id="1"/>
    </w:p>
    <w:p w:rsidR="00231AB2" w:rsidRPr="00231AB2" w:rsidRDefault="00231AB2" w:rsidP="00231AB2">
      <w:pPr>
        <w:pStyle w:val="EndNoteBibliography"/>
        <w:spacing w:after="0"/>
        <w:ind w:left="720" w:hanging="720"/>
      </w:pPr>
      <w:bookmarkStart w:id="2" w:name="_ENREF_2"/>
      <w:r w:rsidRPr="00231AB2">
        <w:t xml:space="preserve">Anderson-Hanley, C., Arciero, P. J., Brickman, A. M., Nimon, J. P., Okuma, N., Westen, S. C., . . . Zimmerman, E. A. (2012). Exergaming and Older Adult Cognition: A Cluster Randomized Clinical Trial. </w:t>
      </w:r>
      <w:r w:rsidRPr="00231AB2">
        <w:rPr>
          <w:i/>
        </w:rPr>
        <w:t>American Journal of Preventive Medicine, 42</w:t>
      </w:r>
      <w:r w:rsidRPr="00231AB2">
        <w:t>(2), 109-119. doi:</w:t>
      </w:r>
      <w:hyperlink r:id="rId5" w:history="1">
        <w:r w:rsidRPr="00231AB2">
          <w:rPr>
            <w:rStyle w:val="Hipervnculo"/>
          </w:rPr>
          <w:t>https://doi.org/10.1016/j.amepre.2011.10.016</w:t>
        </w:r>
        <w:bookmarkEnd w:id="2"/>
      </w:hyperlink>
    </w:p>
    <w:p w:rsidR="00231AB2" w:rsidRPr="00231AB2" w:rsidRDefault="00231AB2" w:rsidP="00231AB2">
      <w:pPr>
        <w:pStyle w:val="EndNoteBibliography"/>
        <w:spacing w:after="0"/>
        <w:ind w:left="720" w:hanging="720"/>
      </w:pPr>
      <w:bookmarkStart w:id="3" w:name="_ENREF_3"/>
      <w:r w:rsidRPr="00231AB2">
        <w:t xml:space="preserve">Anderson, L. A., Day, K. L., Beard, R. L., Reed, P. S., &amp; Wu, B. (2009). The Public’s Perceptions About Cognitive Health and Alzheimer’s Disease Among the U.S. Population: A National Review </w:t>
      </w:r>
      <w:r w:rsidRPr="00231AB2">
        <w:rPr>
          <w:i/>
        </w:rPr>
        <w:t>The Gerontologist, 49</w:t>
      </w:r>
      <w:r w:rsidRPr="00231AB2">
        <w:t xml:space="preserve">(S1), S3-S11. </w:t>
      </w:r>
      <w:bookmarkEnd w:id="3"/>
    </w:p>
    <w:p w:rsidR="00231AB2" w:rsidRPr="00231AB2" w:rsidRDefault="00231AB2" w:rsidP="00231AB2">
      <w:pPr>
        <w:pStyle w:val="EndNoteBibliography"/>
        <w:spacing w:after="0"/>
        <w:ind w:left="720" w:hanging="720"/>
      </w:pPr>
      <w:bookmarkStart w:id="4" w:name="_ENREF_4"/>
      <w:r w:rsidRPr="00231AB2">
        <w:t xml:space="preserve">Annear, M. J., Toye, C., McInerney, F., Eccleston, C., Tranter, B., Elliot, K., &amp; Robinson, A. (2015). What should we know about dementia in the 21st Century? A Delphi consensus study. </w:t>
      </w:r>
      <w:r w:rsidRPr="00231AB2">
        <w:rPr>
          <w:i/>
        </w:rPr>
        <w:t>BMC Geriatric, 15</w:t>
      </w:r>
      <w:r w:rsidRPr="00231AB2">
        <w:t>(5). doi:10.1186/s12877-015-0008-1</w:t>
      </w:r>
      <w:bookmarkEnd w:id="4"/>
    </w:p>
    <w:p w:rsidR="00231AB2" w:rsidRPr="00231AB2" w:rsidRDefault="00231AB2" w:rsidP="00231AB2">
      <w:pPr>
        <w:pStyle w:val="EndNoteBibliography"/>
        <w:spacing w:after="0"/>
        <w:ind w:left="720" w:hanging="720"/>
      </w:pPr>
      <w:bookmarkStart w:id="5" w:name="_ENREF_5"/>
      <w:r w:rsidRPr="00231AB2">
        <w:t xml:space="preserve">Annweiler, C. (2016). Vitamin D in dementia prevention. </w:t>
      </w:r>
      <w:r w:rsidRPr="00231AB2">
        <w:rPr>
          <w:i/>
        </w:rPr>
        <w:t>ANNALS OF THE NEW YORK ACADEMY OF SCIENCES</w:t>
      </w:r>
      <w:r w:rsidRPr="00231AB2">
        <w:t>(Nutrition in Prevention and Management of Dementia), 56-63. doi:10.1111/nyas.13058</w:t>
      </w:r>
      <w:bookmarkEnd w:id="5"/>
    </w:p>
    <w:p w:rsidR="00231AB2" w:rsidRPr="00231AB2" w:rsidRDefault="00231AB2" w:rsidP="00231AB2">
      <w:pPr>
        <w:pStyle w:val="EndNoteBibliography"/>
        <w:spacing w:after="0"/>
        <w:ind w:left="720" w:hanging="720"/>
      </w:pPr>
      <w:bookmarkStart w:id="6" w:name="_ENREF_6"/>
      <w:r w:rsidRPr="00231AB2">
        <w:t xml:space="preserve">Anstey, K. J., Cherbuin, N., &amp; Herath, P. M. (2013). Development of a New Method for Assessing Global Risk of Alzheimer’s Disease for Use in Population Health Approaches to Prevention. </w:t>
      </w:r>
      <w:r w:rsidRPr="00231AB2">
        <w:rPr>
          <w:i/>
        </w:rPr>
        <w:t>Prev Sci 14</w:t>
      </w:r>
      <w:r w:rsidRPr="00231AB2">
        <w:t>, 411-421. doi:10.1007/s11121-012-0313-2</w:t>
      </w:r>
      <w:bookmarkEnd w:id="6"/>
    </w:p>
    <w:p w:rsidR="00231AB2" w:rsidRPr="00231AB2" w:rsidRDefault="00231AB2" w:rsidP="00231AB2">
      <w:pPr>
        <w:pStyle w:val="EndNoteBibliography"/>
        <w:spacing w:after="0"/>
        <w:ind w:left="720" w:hanging="720"/>
      </w:pPr>
      <w:bookmarkStart w:id="7" w:name="_ENREF_7"/>
      <w:r w:rsidRPr="00231AB2">
        <w:lastRenderedPageBreak/>
        <w:t xml:space="preserve">Anstey, K. J., Eramudugolla, R., Hosking, D. E., Lautenschiager, N. T., &amp; Dixon, R. A. (2015). Bridging the Translation Gap: From Dementia Risk Assessment to Advice on Risk Reduction. </w:t>
      </w:r>
      <w:r w:rsidRPr="00231AB2">
        <w:rPr>
          <w:i/>
        </w:rPr>
        <w:t>J Prev Alzheimers Dis, 2</w:t>
      </w:r>
      <w:r w:rsidRPr="00231AB2">
        <w:t>(3), 189-198. doi:10.14283/jpad.2015.75</w:t>
      </w:r>
      <w:bookmarkEnd w:id="7"/>
    </w:p>
    <w:p w:rsidR="00231AB2" w:rsidRPr="00231AB2" w:rsidRDefault="00231AB2" w:rsidP="00231AB2">
      <w:pPr>
        <w:pStyle w:val="EndNoteBibliography"/>
        <w:spacing w:after="0"/>
        <w:ind w:left="720" w:hanging="720"/>
      </w:pPr>
      <w:bookmarkStart w:id="8" w:name="_ENREF_8"/>
      <w:r w:rsidRPr="00231AB2">
        <w:t xml:space="preserve">Ashby-Mitchel, K., Burns, R., Shaw, J., &amp; Antsey, K. J. (2017). Proportion of dementia in Australia explained by common modifiable risk factors. </w:t>
      </w:r>
      <w:r w:rsidRPr="00231AB2">
        <w:rPr>
          <w:i/>
        </w:rPr>
        <w:t>Alzheimer's Research &amp; Therapy, 9</w:t>
      </w:r>
      <w:r w:rsidRPr="00231AB2">
        <w:t>(11). doi:10.1186/s13195-017-0238-x</w:t>
      </w:r>
      <w:bookmarkEnd w:id="8"/>
    </w:p>
    <w:p w:rsidR="00231AB2" w:rsidRPr="00231AB2" w:rsidRDefault="00231AB2" w:rsidP="00231AB2">
      <w:pPr>
        <w:pStyle w:val="EndNoteBibliography"/>
        <w:spacing w:after="0"/>
        <w:ind w:left="720" w:hanging="720"/>
      </w:pPr>
      <w:bookmarkStart w:id="9" w:name="_ENREF_9"/>
      <w:r w:rsidRPr="00231AB2">
        <w:t xml:space="preserve">Bacsu, J., Abonyi, S., Viger, M., Morgan, D., Johnson, S., &amp; Jeffery, B. (2017). Examining Rural Older Adults’ Perceptions of Cognitive Health. </w:t>
      </w:r>
      <w:r w:rsidRPr="00231AB2">
        <w:rPr>
          <w:i/>
        </w:rPr>
        <w:t>Canadian Journal on Aging</w:t>
      </w:r>
      <w:r w:rsidRPr="00231AB2">
        <w:t>. doi:10.1017/S0714980817000150</w:t>
      </w:r>
      <w:bookmarkEnd w:id="9"/>
    </w:p>
    <w:p w:rsidR="00231AB2" w:rsidRPr="00231AB2" w:rsidRDefault="00231AB2" w:rsidP="00231AB2">
      <w:pPr>
        <w:pStyle w:val="EndNoteBibliography"/>
        <w:spacing w:after="0"/>
        <w:ind w:left="720" w:hanging="720"/>
      </w:pPr>
      <w:bookmarkStart w:id="10" w:name="_ENREF_10"/>
      <w:r w:rsidRPr="00231AB2">
        <w:t xml:space="preserve">Barnard, N. D., Bunner, A. E., &amp; Agarwal, U. (2014). Saturated and trans fats and dementia: a systematic review. </w:t>
      </w:r>
      <w:r w:rsidRPr="00231AB2">
        <w:rPr>
          <w:i/>
        </w:rPr>
        <w:t>Neurobiology of Aging, 35</w:t>
      </w:r>
      <w:r w:rsidRPr="00231AB2">
        <w:t>, S65-S73. doi:</w:t>
      </w:r>
      <w:hyperlink r:id="rId6" w:history="1">
        <w:r w:rsidRPr="00231AB2">
          <w:rPr>
            <w:rStyle w:val="Hipervnculo"/>
          </w:rPr>
          <w:t>https://doi.org/10.1016/j.neurobiolaging.2014.02.030</w:t>
        </w:r>
        <w:bookmarkEnd w:id="10"/>
      </w:hyperlink>
    </w:p>
    <w:p w:rsidR="00231AB2" w:rsidRPr="00231AB2" w:rsidRDefault="00231AB2" w:rsidP="00231AB2">
      <w:pPr>
        <w:pStyle w:val="EndNoteBibliography"/>
        <w:spacing w:after="0"/>
        <w:ind w:left="720" w:hanging="720"/>
      </w:pPr>
      <w:bookmarkStart w:id="11" w:name="_ENREF_11"/>
      <w:r w:rsidRPr="00231AB2">
        <w:t xml:space="preserve">Barnes, D. E., &amp; Yaffe, K. (2011). The projected effect of risk factor reduction on Alzheimer’s disease prevalence. </w:t>
      </w:r>
      <w:r w:rsidRPr="00231AB2">
        <w:rPr>
          <w:i/>
        </w:rPr>
        <w:t>Lancet Neurology</w:t>
      </w:r>
      <w:r w:rsidRPr="00231AB2">
        <w:t>(10), 919-928. doi:10.1016/S14744422(11)70072-2</w:t>
      </w:r>
      <w:bookmarkEnd w:id="11"/>
    </w:p>
    <w:p w:rsidR="00231AB2" w:rsidRPr="00231AB2" w:rsidRDefault="00231AB2" w:rsidP="00231AB2">
      <w:pPr>
        <w:pStyle w:val="EndNoteBibliography"/>
        <w:spacing w:after="0"/>
        <w:ind w:left="720" w:hanging="720"/>
      </w:pPr>
      <w:bookmarkStart w:id="12" w:name="_ENREF_12"/>
      <w:r w:rsidRPr="00231AB2">
        <w:t xml:space="preserve">Barnett, J. H., Hachinski, V., &amp; Blackwell, A. D. (2013). Cognitive health begins at conception: addressing dementia as a lifelong and preventable condition. </w:t>
      </w:r>
      <w:r w:rsidRPr="00231AB2">
        <w:rPr>
          <w:i/>
        </w:rPr>
        <w:t>BMC Medicine, 11</w:t>
      </w:r>
      <w:r w:rsidRPr="00231AB2">
        <w:t xml:space="preserve">, 246. Retrieved from </w:t>
      </w:r>
      <w:hyperlink r:id="rId7" w:history="1">
        <w:r w:rsidRPr="00231AB2">
          <w:rPr>
            <w:rStyle w:val="Hipervnculo"/>
          </w:rPr>
          <w:t>http://www.biomedcentral.com/1741-7015/11/246</w:t>
        </w:r>
        <w:bookmarkEnd w:id="12"/>
      </w:hyperlink>
    </w:p>
    <w:p w:rsidR="00231AB2" w:rsidRPr="00231AB2" w:rsidRDefault="00231AB2" w:rsidP="00231AB2">
      <w:pPr>
        <w:pStyle w:val="EndNoteBibliography"/>
        <w:spacing w:after="0"/>
        <w:ind w:left="720" w:hanging="720"/>
      </w:pPr>
      <w:bookmarkStart w:id="13" w:name="_ENREF_13"/>
      <w:r w:rsidRPr="00231AB2">
        <w:t xml:space="preserve">Baumgart, M., Snyder, H. M., Carrillo, M. C., Fazio, S., Kim, H., &amp; Johns, H. (2015). Summary of the evidence on modiﬁable risk factors for cognitive decline and dementia: A population-based perspective. </w:t>
      </w:r>
      <w:r w:rsidRPr="00231AB2">
        <w:rPr>
          <w:i/>
        </w:rPr>
        <w:t xml:space="preserve">Alzheimer’s &amp; Dementia </w:t>
      </w:r>
      <w:r w:rsidRPr="00231AB2">
        <w:t>(11), 718-726. doi:10.1016/j.jalz.2015.05.016</w:t>
      </w:r>
      <w:bookmarkEnd w:id="13"/>
    </w:p>
    <w:p w:rsidR="00231AB2" w:rsidRPr="00231AB2" w:rsidRDefault="00231AB2" w:rsidP="00231AB2">
      <w:pPr>
        <w:pStyle w:val="EndNoteBibliography"/>
        <w:spacing w:after="0"/>
        <w:ind w:left="720" w:hanging="720"/>
      </w:pPr>
      <w:bookmarkStart w:id="14" w:name="_ENREF_14"/>
      <w:r w:rsidRPr="00231AB2">
        <w:lastRenderedPageBreak/>
        <w:t xml:space="preserve">Blasko, I., Jungwirth, S., Kemmler, G., Weissgram, S., Tragl, K. H., &amp; Fischer, P. (2014). Leisure time activities and cognitive functioning in middle European population-based study. </w:t>
      </w:r>
      <w:r w:rsidRPr="00231AB2">
        <w:rPr>
          <w:i/>
        </w:rPr>
        <w:t>European Geriatric Medicine, 5</w:t>
      </w:r>
      <w:r w:rsidRPr="00231AB2">
        <w:t>(3), 200-207. doi:</w:t>
      </w:r>
      <w:hyperlink r:id="rId8" w:history="1">
        <w:r w:rsidRPr="00231AB2">
          <w:rPr>
            <w:rStyle w:val="Hipervnculo"/>
          </w:rPr>
          <w:t>https://doi.org/10.1016/j.eurger.2013.09.003</w:t>
        </w:r>
        <w:bookmarkEnd w:id="14"/>
      </w:hyperlink>
    </w:p>
    <w:p w:rsidR="00231AB2" w:rsidRPr="00231AB2" w:rsidRDefault="00231AB2" w:rsidP="00231AB2">
      <w:pPr>
        <w:pStyle w:val="EndNoteBibliography"/>
        <w:spacing w:after="0"/>
        <w:ind w:left="720" w:hanging="720"/>
      </w:pPr>
      <w:bookmarkStart w:id="15" w:name="_ENREF_15"/>
      <w:r w:rsidRPr="00231AB2">
        <w:t xml:space="preserve">Bossers, W. J. R., van der Woude, L. H. V., Boersma, F., Hortobágyi, T., Scherder, E. J. A., &amp; van Heuvelen, M. J. G. (2015). A 9-Week Aerobic and Strength Training Program Improves Cognitive and Motor Function in Patients with Dementia: A Randomized, Controlled Trial. </w:t>
      </w:r>
      <w:r w:rsidRPr="00231AB2">
        <w:rPr>
          <w:i/>
        </w:rPr>
        <w:t>The American Journal of Geriatric Psychiatry, 23</w:t>
      </w:r>
      <w:r w:rsidRPr="00231AB2">
        <w:t>(11), 1106-1116. doi:</w:t>
      </w:r>
      <w:hyperlink r:id="rId9" w:history="1">
        <w:r w:rsidRPr="00231AB2">
          <w:rPr>
            <w:rStyle w:val="Hipervnculo"/>
          </w:rPr>
          <w:t>https://doi.org/10.1016/j.jagp.2014.12.191</w:t>
        </w:r>
        <w:bookmarkEnd w:id="15"/>
      </w:hyperlink>
    </w:p>
    <w:p w:rsidR="00231AB2" w:rsidRPr="00231AB2" w:rsidRDefault="00231AB2" w:rsidP="00231AB2">
      <w:pPr>
        <w:pStyle w:val="EndNoteBibliography"/>
        <w:spacing w:after="0"/>
        <w:ind w:left="720" w:hanging="720"/>
        <w:rPr>
          <w:lang w:val="es-MX"/>
        </w:rPr>
      </w:pPr>
      <w:bookmarkStart w:id="16" w:name="_ENREF_16"/>
      <w:r w:rsidRPr="00231AB2">
        <w:t xml:space="preserve">Brayne, C., &amp; Kelly, N. (2019). Against the stream: early diagnosis of dementia, is it so desirable? </w:t>
      </w:r>
      <w:r w:rsidRPr="00231AB2">
        <w:rPr>
          <w:i/>
          <w:lang w:val="es-MX"/>
        </w:rPr>
        <w:t xml:space="preserve">BJPsych Bulletin </w:t>
      </w:r>
      <w:r w:rsidRPr="00231AB2">
        <w:rPr>
          <w:lang w:val="es-MX"/>
        </w:rPr>
        <w:t>doi:10.1192/bjb.2018.107</w:t>
      </w:r>
      <w:bookmarkEnd w:id="16"/>
    </w:p>
    <w:p w:rsidR="00231AB2" w:rsidRPr="00231AB2" w:rsidRDefault="00231AB2" w:rsidP="00231AB2">
      <w:pPr>
        <w:pStyle w:val="EndNoteBibliography"/>
        <w:spacing w:after="0"/>
        <w:ind w:left="720" w:hanging="720"/>
      </w:pPr>
      <w:bookmarkStart w:id="17" w:name="_ENREF_17"/>
      <w:r w:rsidRPr="00231AB2">
        <w:rPr>
          <w:lang w:val="es-MX"/>
        </w:rPr>
        <w:t xml:space="preserve">Broche-Pérez, Y., Fernández-Fleites, Z., González, B., Hernández, M., &amp; Salazar, I. (2018). Conocimiento público y creencias sobre las demencias: Un estudio preliminar en la población cubana. </w:t>
      </w:r>
      <w:r w:rsidRPr="00231AB2">
        <w:rPr>
          <w:i/>
        </w:rPr>
        <w:t>Neurología</w:t>
      </w:r>
      <w:r w:rsidRPr="00231AB2">
        <w:t>, in press. doi:</w:t>
      </w:r>
      <w:hyperlink r:id="rId10" w:history="1">
        <w:r w:rsidRPr="00231AB2">
          <w:rPr>
            <w:rStyle w:val="Hipervnculo"/>
          </w:rPr>
          <w:t>https://doi.org/10.1016/j.nrl.2018.03.011</w:t>
        </w:r>
        <w:bookmarkEnd w:id="17"/>
      </w:hyperlink>
    </w:p>
    <w:p w:rsidR="00231AB2" w:rsidRPr="00231AB2" w:rsidRDefault="00231AB2" w:rsidP="00231AB2">
      <w:pPr>
        <w:pStyle w:val="EndNoteBibliography"/>
        <w:spacing w:after="0"/>
        <w:ind w:left="720" w:hanging="720"/>
      </w:pPr>
      <w:bookmarkStart w:id="18" w:name="_ENREF_18"/>
      <w:r w:rsidRPr="00231AB2">
        <w:t xml:space="preserve">Cahill, S., Pierce, M., Werner, P., Darley, A., &amp; Bobersky, A. (2015). A Systematic Review of the Public’s Knowledge and Understanding of Alzheimer’s Disease and Dementia. </w:t>
      </w:r>
      <w:r w:rsidRPr="00231AB2">
        <w:rPr>
          <w:i/>
        </w:rPr>
        <w:t xml:space="preserve">Alzheimer Dis Assoc Disord </w:t>
      </w:r>
      <w:r w:rsidRPr="00231AB2">
        <w:t xml:space="preserve">(29), 255-275. </w:t>
      </w:r>
      <w:bookmarkEnd w:id="18"/>
    </w:p>
    <w:p w:rsidR="00231AB2" w:rsidRPr="00231AB2" w:rsidRDefault="00231AB2" w:rsidP="00231AB2">
      <w:pPr>
        <w:pStyle w:val="EndNoteBibliography"/>
        <w:spacing w:after="0"/>
        <w:ind w:left="720" w:hanging="720"/>
      </w:pPr>
      <w:bookmarkStart w:id="19" w:name="_ENREF_19"/>
      <w:r w:rsidRPr="00231AB2">
        <w:t xml:space="preserve">Cantegreil-Kallen, I., &amp; Pin, S. (2012). Fear of Alzheimer's disease in the French population: impact of age and proximity to the disease. </w:t>
      </w:r>
      <w:r w:rsidRPr="00231AB2">
        <w:rPr>
          <w:i/>
        </w:rPr>
        <w:t>Int Psychogeriatr, 24</w:t>
      </w:r>
      <w:r w:rsidRPr="00231AB2">
        <w:t xml:space="preserve">(1), 108-116. </w:t>
      </w:r>
      <w:bookmarkEnd w:id="19"/>
    </w:p>
    <w:p w:rsidR="00231AB2" w:rsidRPr="00231AB2" w:rsidRDefault="00231AB2" w:rsidP="00231AB2">
      <w:pPr>
        <w:pStyle w:val="EndNoteBibliography"/>
        <w:spacing w:after="0"/>
        <w:ind w:left="720" w:hanging="720"/>
        <w:rPr>
          <w:lang w:val="es-MX"/>
        </w:rPr>
      </w:pPr>
      <w:bookmarkStart w:id="20" w:name="_ENREF_20"/>
      <w:r w:rsidRPr="00231AB2">
        <w:t xml:space="preserve">Cao, L., Tan, L., Wang, H.-F., Jiang, T., Zhu, X.-C., Lu, H., . . . Yu, J.-T. (2016). Dietary patterns and risk of dementia: a systematic review and meta-analysis of cohort studies. </w:t>
      </w:r>
      <w:r w:rsidRPr="00231AB2">
        <w:rPr>
          <w:i/>
          <w:lang w:val="es-MX"/>
        </w:rPr>
        <w:t>Molecular neurobiology, 53</w:t>
      </w:r>
      <w:r w:rsidRPr="00231AB2">
        <w:rPr>
          <w:lang w:val="es-MX"/>
        </w:rPr>
        <w:t xml:space="preserve">(9), 6144-6154. </w:t>
      </w:r>
      <w:bookmarkEnd w:id="20"/>
    </w:p>
    <w:p w:rsidR="00231AB2" w:rsidRPr="00231AB2" w:rsidRDefault="00231AB2" w:rsidP="00231AB2">
      <w:pPr>
        <w:pStyle w:val="EndNoteBibliography"/>
        <w:spacing w:after="0"/>
        <w:ind w:left="720" w:hanging="720"/>
        <w:rPr>
          <w:lang w:val="es-MX"/>
        </w:rPr>
      </w:pPr>
      <w:bookmarkStart w:id="21" w:name="_ENREF_21"/>
      <w:r w:rsidRPr="00231AB2">
        <w:rPr>
          <w:lang w:val="es-MX"/>
        </w:rPr>
        <w:lastRenderedPageBreak/>
        <w:t>Castro-Jiménez, L. E., &amp; Galvis-Fajardo, C. A. (2018). Efecto de la actividad física sobre el deterioro cognitivo y la demencia </w:t>
      </w:r>
      <w:r w:rsidRPr="00231AB2">
        <w:rPr>
          <w:i/>
          <w:lang w:val="es-MX"/>
        </w:rPr>
        <w:t>Revista Cubana de Salud Pública, 44</w:t>
      </w:r>
      <w:r w:rsidRPr="00231AB2">
        <w:rPr>
          <w:lang w:val="es-MX"/>
        </w:rPr>
        <w:t xml:space="preserve">(3). </w:t>
      </w:r>
      <w:bookmarkEnd w:id="21"/>
    </w:p>
    <w:p w:rsidR="00231AB2" w:rsidRPr="00231AB2" w:rsidRDefault="00231AB2" w:rsidP="00231AB2">
      <w:pPr>
        <w:pStyle w:val="EndNoteBibliography"/>
        <w:spacing w:after="0"/>
        <w:ind w:left="720" w:hanging="720"/>
      </w:pPr>
      <w:bookmarkStart w:id="22" w:name="_ENREF_22"/>
      <w:r w:rsidRPr="00231AB2">
        <w:t xml:space="preserve">Cations, M., Radisic, G., Crotty, M., &amp; Laver, K. (2018). What does the general public understand about prevention and treatment of dementia? A systematic review of population-based surveys. </w:t>
      </w:r>
      <w:r w:rsidRPr="00231AB2">
        <w:rPr>
          <w:i/>
        </w:rPr>
        <w:t>PLoS ONE, 13</w:t>
      </w:r>
      <w:r w:rsidRPr="00231AB2">
        <w:t>(4). doi:</w:t>
      </w:r>
      <w:hyperlink r:id="rId11" w:history="1">
        <w:r w:rsidRPr="00231AB2">
          <w:rPr>
            <w:rStyle w:val="Hipervnculo"/>
          </w:rPr>
          <w:t>https://doi.org/10.1371/journal.pone.0196085</w:t>
        </w:r>
        <w:bookmarkEnd w:id="22"/>
      </w:hyperlink>
    </w:p>
    <w:p w:rsidR="00231AB2" w:rsidRPr="00231AB2" w:rsidRDefault="00231AB2" w:rsidP="00231AB2">
      <w:pPr>
        <w:pStyle w:val="EndNoteBibliography"/>
        <w:spacing w:after="0"/>
        <w:ind w:left="720" w:hanging="720"/>
      </w:pPr>
      <w:bookmarkStart w:id="23" w:name="_ENREF_23"/>
      <w:r w:rsidRPr="00231AB2">
        <w:t xml:space="preserve">Chen, J. C., Espeland, M. A., Brunner, R. L., Lovato, L. C., Wallace, R. B., Leng, X., &amp; Philips, L. S. (2015). Sleep duration, cognitive decline, and dementia risk in older women. </w:t>
      </w:r>
      <w:r w:rsidRPr="00231AB2">
        <w:rPr>
          <w:i/>
        </w:rPr>
        <w:t>Alzheimer’s &amp; Dementia 1</w:t>
      </w:r>
      <w:r w:rsidRPr="00231AB2">
        <w:t xml:space="preserve">(13). </w:t>
      </w:r>
      <w:bookmarkEnd w:id="23"/>
    </w:p>
    <w:p w:rsidR="00231AB2" w:rsidRPr="00231AB2" w:rsidRDefault="00231AB2" w:rsidP="00231AB2">
      <w:pPr>
        <w:pStyle w:val="EndNoteBibliography"/>
        <w:spacing w:after="0"/>
        <w:ind w:left="720" w:hanging="720"/>
      </w:pPr>
      <w:bookmarkStart w:id="24" w:name="_ENREF_24"/>
      <w:r w:rsidRPr="00231AB2">
        <w:t xml:space="preserve">Chen, Z., Yang, X., Song, Y., Song, B., Zhang, Y., Liu, J., . . . Yu, J. (2017). Challenges of Dementia Care in China. </w:t>
      </w:r>
      <w:r w:rsidRPr="00231AB2">
        <w:rPr>
          <w:i/>
        </w:rPr>
        <w:t>Geriatrics 2</w:t>
      </w:r>
      <w:r w:rsidRPr="00231AB2">
        <w:t>(7). doi:10.3390/geriatrics2010007</w:t>
      </w:r>
      <w:bookmarkEnd w:id="24"/>
    </w:p>
    <w:p w:rsidR="00231AB2" w:rsidRPr="00231AB2" w:rsidRDefault="00231AB2" w:rsidP="00231AB2">
      <w:pPr>
        <w:pStyle w:val="EndNoteBibliography"/>
        <w:spacing w:after="0"/>
        <w:ind w:left="720" w:hanging="720"/>
      </w:pPr>
      <w:bookmarkStart w:id="25" w:name="_ENREF_25"/>
      <w:r w:rsidRPr="00231AB2">
        <w:t xml:space="preserve">Cheng, S.-T., Chow, P. K., Song, Y.-Q., Edwin, C., Chan, A. C., Lee, T. M., &amp; Lam, J. H. (2014). Mental and physical activities delay cognitive decline in older persons with dementia. </w:t>
      </w:r>
      <w:r w:rsidRPr="00231AB2">
        <w:rPr>
          <w:i/>
        </w:rPr>
        <w:t>The American Journal of Geriatric Psychiatry, 22</w:t>
      </w:r>
      <w:r w:rsidRPr="00231AB2">
        <w:t xml:space="preserve">(1), 63-74. </w:t>
      </w:r>
      <w:bookmarkEnd w:id="25"/>
    </w:p>
    <w:p w:rsidR="00231AB2" w:rsidRPr="00231AB2" w:rsidRDefault="00231AB2" w:rsidP="00231AB2">
      <w:pPr>
        <w:pStyle w:val="EndNoteBibliography"/>
        <w:spacing w:after="0"/>
        <w:ind w:left="720" w:hanging="720"/>
      </w:pPr>
      <w:bookmarkStart w:id="26" w:name="_ENREF_26"/>
      <w:r w:rsidRPr="00231AB2">
        <w:t xml:space="preserve">Connel, C. M., Roberts, S., &amp; McLaughlin, S. J. (2007). Public Opinion About Alzheimer Disease Among Blacks, Hispanics, and Whites. </w:t>
      </w:r>
      <w:r w:rsidRPr="00231AB2">
        <w:rPr>
          <w:i/>
        </w:rPr>
        <w:t>Alzheimer Dis Assoc Disord, 21</w:t>
      </w:r>
      <w:r w:rsidRPr="00231AB2">
        <w:t xml:space="preserve">(3). </w:t>
      </w:r>
      <w:bookmarkEnd w:id="26"/>
    </w:p>
    <w:p w:rsidR="00231AB2" w:rsidRPr="00231AB2" w:rsidRDefault="00231AB2" w:rsidP="00231AB2">
      <w:pPr>
        <w:pStyle w:val="EndNoteBibliography"/>
        <w:spacing w:after="0"/>
        <w:ind w:left="720" w:hanging="720"/>
      </w:pPr>
      <w:bookmarkStart w:id="27" w:name="_ENREF_27"/>
      <w:r w:rsidRPr="00231AB2">
        <w:t xml:space="preserve">Doi, T., Verghese, J., Makizako, H., Tsutsumimoto, K., Hotta, R., Nakakubo, S., . . . Shimada, H. (2017). Effects of Cognitive Leisure Activity on Cognition in Mild Cognitive Impairment: Results of a Randomized Controlled Trial. </w:t>
      </w:r>
      <w:r w:rsidRPr="00231AB2">
        <w:rPr>
          <w:i/>
        </w:rPr>
        <w:t>Journal of the American Medical Directors Association, 18</w:t>
      </w:r>
      <w:r w:rsidRPr="00231AB2">
        <w:t>(8), 686-691. doi:</w:t>
      </w:r>
      <w:hyperlink r:id="rId12" w:history="1">
        <w:r w:rsidRPr="00231AB2">
          <w:rPr>
            <w:rStyle w:val="Hipervnculo"/>
          </w:rPr>
          <w:t>https://doi.org/10.1016/j.jamda.2017.02.013</w:t>
        </w:r>
        <w:bookmarkEnd w:id="27"/>
      </w:hyperlink>
    </w:p>
    <w:p w:rsidR="00231AB2" w:rsidRPr="00231AB2" w:rsidRDefault="00231AB2" w:rsidP="00231AB2">
      <w:pPr>
        <w:pStyle w:val="EndNoteBibliography"/>
        <w:spacing w:after="0"/>
        <w:ind w:left="720" w:hanging="720"/>
      </w:pPr>
      <w:bookmarkStart w:id="28" w:name="_ENREF_28"/>
      <w:r w:rsidRPr="00231AB2">
        <w:t xml:space="preserve">Elovainio, M., Hakulinen, C., Pullki-Ráback, L., Virtanen, M., Josefsson, K., Jokela, M., . . . Kivimaki, M. (2017). Contribution of risk factors to excess mortality in isolated </w:t>
      </w:r>
      <w:r w:rsidRPr="00231AB2">
        <w:lastRenderedPageBreak/>
        <w:t xml:space="preserve">and lonely individuals: an analysis of data from  the UK Biobank cohort study. </w:t>
      </w:r>
      <w:r w:rsidRPr="00231AB2">
        <w:rPr>
          <w:i/>
        </w:rPr>
        <w:t>Lancet Public Health</w:t>
      </w:r>
      <w:r w:rsidRPr="00231AB2">
        <w:t xml:space="preserve">. doi:10.1016/S2468-2667(17)30075-0 </w:t>
      </w:r>
      <w:bookmarkEnd w:id="28"/>
    </w:p>
    <w:p w:rsidR="00231AB2" w:rsidRPr="00231AB2" w:rsidRDefault="00231AB2" w:rsidP="00231AB2">
      <w:pPr>
        <w:pStyle w:val="EndNoteBibliography"/>
        <w:spacing w:after="0"/>
        <w:ind w:left="720" w:hanging="720"/>
      </w:pPr>
      <w:bookmarkStart w:id="29" w:name="_ENREF_29"/>
      <w:r w:rsidRPr="00231AB2">
        <w:t xml:space="preserve">Farrow, M. (2008). </w:t>
      </w:r>
      <w:r w:rsidRPr="00231AB2">
        <w:rPr>
          <w:i/>
        </w:rPr>
        <w:t>Dementia risk reduction: what do Australians know?</w:t>
      </w:r>
      <w:r w:rsidRPr="00231AB2">
        <w:t xml:space="preserve"> Canberra: Alzheimer's Australia.</w:t>
      </w:r>
      <w:bookmarkEnd w:id="29"/>
    </w:p>
    <w:p w:rsidR="00231AB2" w:rsidRPr="00231AB2" w:rsidRDefault="00231AB2" w:rsidP="00231AB2">
      <w:pPr>
        <w:pStyle w:val="EndNoteBibliography"/>
        <w:spacing w:after="0"/>
        <w:ind w:left="720" w:hanging="720"/>
      </w:pPr>
      <w:bookmarkStart w:id="30" w:name="_ENREF_30"/>
      <w:r w:rsidRPr="00231AB2">
        <w:t xml:space="preserve">Gallaway, P. J., Miyake, H., Buchowski, M. S., Shimada, M., Yoshitake, Y., Kim, A. S., &amp; Hongu, N. (2017). Physical Activity: A Viable Way to Reduce the Risks of Mild Cognitive Impairment, Alzheimer’s Disease, and Vascular Dementia in Older Adults. </w:t>
      </w:r>
      <w:r w:rsidRPr="00231AB2">
        <w:rPr>
          <w:i/>
        </w:rPr>
        <w:t>Brain Sciences, 7</w:t>
      </w:r>
      <w:r w:rsidRPr="00231AB2">
        <w:t xml:space="preserve">(2), 22. Retrieved from </w:t>
      </w:r>
      <w:hyperlink r:id="rId13" w:history="1">
        <w:r w:rsidRPr="00231AB2">
          <w:rPr>
            <w:rStyle w:val="Hipervnculo"/>
          </w:rPr>
          <w:t>http://www.mdpi.com/2076-3425/7/2/22</w:t>
        </w:r>
        <w:bookmarkEnd w:id="30"/>
      </w:hyperlink>
    </w:p>
    <w:p w:rsidR="00231AB2" w:rsidRPr="00231AB2" w:rsidRDefault="00231AB2" w:rsidP="00231AB2">
      <w:pPr>
        <w:pStyle w:val="EndNoteBibliography"/>
        <w:spacing w:after="0"/>
        <w:ind w:left="720" w:hanging="720"/>
      </w:pPr>
      <w:bookmarkStart w:id="31" w:name="_ENREF_31"/>
      <w:r w:rsidRPr="00231AB2">
        <w:t xml:space="preserve">Gangwar, A. K., Rawat, A., Tiwari, S. C., Narayan, J., &amp; Tiwari, S. (2015). Role of Vitamin-D in the prevention and treatment of Alzheimer’s disease </w:t>
      </w:r>
      <w:r w:rsidRPr="00231AB2">
        <w:rPr>
          <w:i/>
        </w:rPr>
        <w:t>Indian J Physiol Pharmacol 59</w:t>
      </w:r>
      <w:r w:rsidRPr="00231AB2">
        <w:t xml:space="preserve">(1), 94-99. </w:t>
      </w:r>
      <w:bookmarkEnd w:id="31"/>
    </w:p>
    <w:p w:rsidR="00231AB2" w:rsidRPr="00231AB2" w:rsidRDefault="00231AB2" w:rsidP="00231AB2">
      <w:pPr>
        <w:pStyle w:val="EndNoteBibliography"/>
        <w:spacing w:after="0"/>
        <w:ind w:left="720" w:hanging="720"/>
      </w:pPr>
      <w:bookmarkStart w:id="32" w:name="_ENREF_32"/>
      <w:r w:rsidRPr="00231AB2">
        <w:t xml:space="preserve">Garvey, G., Soimmonds, D., Clements, V., O´Rourke, P., Sullivan, K., Gorman, D., . . . Beattie, E. (2011). Making sense of dementia: understanding amongst Indigenous Australians. </w:t>
      </w:r>
      <w:r w:rsidRPr="00231AB2">
        <w:rPr>
          <w:i/>
        </w:rPr>
        <w:t>INTERNATIONAL JOURNAL OF GERIATRIC PSYCHIATRY</w:t>
      </w:r>
      <w:r w:rsidRPr="00231AB2">
        <w:t xml:space="preserve">(26), 649-656. </w:t>
      </w:r>
      <w:bookmarkEnd w:id="32"/>
    </w:p>
    <w:p w:rsidR="00231AB2" w:rsidRPr="00231AB2" w:rsidRDefault="00231AB2" w:rsidP="00231AB2">
      <w:pPr>
        <w:pStyle w:val="EndNoteBibliography"/>
        <w:spacing w:after="0"/>
        <w:ind w:left="720" w:hanging="720"/>
      </w:pPr>
      <w:bookmarkStart w:id="33" w:name="_ENREF_33"/>
      <w:r w:rsidRPr="00231AB2">
        <w:t xml:space="preserve">Holland, S. (2016). </w:t>
      </w:r>
      <w:r w:rsidRPr="00231AB2">
        <w:rPr>
          <w:i/>
        </w:rPr>
        <w:t>The effect of Vitamins, Minerals and herbs on Cognitive Function and Dementia.</w:t>
      </w:r>
      <w:r w:rsidRPr="00231AB2">
        <w:t xml:space="preserve"> Paper presented at the Proceedings: 12th Annual Symposium on Graduate Research and Scholarly Projects, Wichita State University.</w:t>
      </w:r>
      <w:bookmarkEnd w:id="33"/>
    </w:p>
    <w:p w:rsidR="00231AB2" w:rsidRPr="00231AB2" w:rsidRDefault="00231AB2" w:rsidP="00231AB2">
      <w:pPr>
        <w:pStyle w:val="EndNoteBibliography"/>
        <w:spacing w:after="0"/>
        <w:ind w:left="720" w:hanging="720"/>
      </w:pPr>
      <w:bookmarkStart w:id="34" w:name="_ENREF_34"/>
      <w:r w:rsidRPr="00231AB2">
        <w:t xml:space="preserve">Lafortune, L., Kelly, S., Olanrewaju, O., Cowan, A., &amp; Brayne, C. (2016). </w:t>
      </w:r>
      <w:r w:rsidRPr="00231AB2">
        <w:rPr>
          <w:i/>
        </w:rPr>
        <w:t>Changing risk behaviours and promoting cognitive health in older adults. An evidence-based resource for local authorities and commissioners</w:t>
      </w:r>
      <w:r w:rsidRPr="00231AB2">
        <w:t xml:space="preserve">. Retrieved from England: </w:t>
      </w:r>
      <w:bookmarkEnd w:id="34"/>
    </w:p>
    <w:p w:rsidR="00231AB2" w:rsidRPr="00231AB2" w:rsidRDefault="00231AB2" w:rsidP="00231AB2">
      <w:pPr>
        <w:pStyle w:val="EndNoteBibliography"/>
        <w:spacing w:after="0"/>
        <w:ind w:left="720" w:hanging="720"/>
      </w:pPr>
      <w:bookmarkStart w:id="35" w:name="_ENREF_35"/>
      <w:r w:rsidRPr="00231AB2">
        <w:rPr>
          <w:lang w:val="es-MX"/>
        </w:rPr>
        <w:t xml:space="preserve">Laitinen, M., Ngandu, T., Rovio, S., Helkala, E.-L., Uusitalo, U., Viitanen, M., . . . </w:t>
      </w:r>
      <w:r w:rsidRPr="00231AB2">
        <w:t xml:space="preserve">Kivipelto, M. (2006). Fat intake at midlife and risk of dementia and Alzheimer’s </w:t>
      </w:r>
      <w:r w:rsidRPr="00231AB2">
        <w:lastRenderedPageBreak/>
        <w:t xml:space="preserve">disease: a population-based study. </w:t>
      </w:r>
      <w:r w:rsidRPr="00231AB2">
        <w:rPr>
          <w:i/>
        </w:rPr>
        <w:t>Dementia and Geriatric Cognitive Disorders, 22</w:t>
      </w:r>
      <w:r w:rsidRPr="00231AB2">
        <w:t xml:space="preserve">(1), 99-107. </w:t>
      </w:r>
      <w:bookmarkEnd w:id="35"/>
    </w:p>
    <w:p w:rsidR="00231AB2" w:rsidRPr="00231AB2" w:rsidRDefault="00231AB2" w:rsidP="00231AB2">
      <w:pPr>
        <w:pStyle w:val="EndNoteBibliography"/>
        <w:spacing w:after="0"/>
        <w:ind w:left="720" w:hanging="720"/>
      </w:pPr>
      <w:bookmarkStart w:id="36" w:name="_ENREF_36"/>
      <w:r w:rsidRPr="00231AB2">
        <w:t xml:space="preserve">Langa, K. M. (2015). Is the risk of Alzheimer’s disease and dementia declining? </w:t>
      </w:r>
      <w:r w:rsidRPr="00231AB2">
        <w:rPr>
          <w:i/>
        </w:rPr>
        <w:t>Alzheimer's Research &amp; Therapy 7</w:t>
      </w:r>
      <w:r w:rsidRPr="00231AB2">
        <w:t>(34). doi:10.1186/s13195-015-0118-1</w:t>
      </w:r>
      <w:bookmarkEnd w:id="36"/>
    </w:p>
    <w:p w:rsidR="00231AB2" w:rsidRPr="00231AB2" w:rsidRDefault="00231AB2" w:rsidP="00231AB2">
      <w:pPr>
        <w:pStyle w:val="EndNoteBibliography"/>
        <w:spacing w:after="0"/>
        <w:ind w:left="720" w:hanging="720"/>
      </w:pPr>
      <w:bookmarkStart w:id="37" w:name="_ENREF_37"/>
      <w:r w:rsidRPr="00231AB2">
        <w:t xml:space="preserve">Lautenschlager, N. T., Cox, K. L., Flicker, L., Foster, J. K., van Bockxmeer, F. M., Xiao, J., . . . Almeida, O. P. (2008). Effect of Physical Activity on Cognitive Function in Older Adults at Risk for Alzheimer Disease: A Randomized Trial. </w:t>
      </w:r>
      <w:r w:rsidRPr="00231AB2">
        <w:rPr>
          <w:i/>
        </w:rPr>
        <w:t>JAMA, 300</w:t>
      </w:r>
      <w:r w:rsidRPr="00231AB2">
        <w:t>(9), 1027-1037. doi:10.1001/jama.300.9.1027</w:t>
      </w:r>
      <w:bookmarkEnd w:id="37"/>
    </w:p>
    <w:p w:rsidR="00231AB2" w:rsidRPr="00231AB2" w:rsidRDefault="00231AB2" w:rsidP="00231AB2">
      <w:pPr>
        <w:pStyle w:val="EndNoteBibliography"/>
        <w:spacing w:after="0"/>
        <w:ind w:left="720" w:hanging="720"/>
      </w:pPr>
      <w:bookmarkStart w:id="38" w:name="_ENREF_38"/>
      <w:r w:rsidRPr="00231AB2">
        <w:t xml:space="preserve">Liang, X., Shan, Y., Ding, D., Zhao, Q., Guo, Q., Zheng, L., . . . Hong, Z. (2018). Hypertension and High Blood Pressure Are Associated With Dementia Among Chinese Dwelling Elderly: The Shanghai Aging Study. </w:t>
      </w:r>
      <w:r w:rsidRPr="00231AB2">
        <w:rPr>
          <w:i/>
        </w:rPr>
        <w:t>Frontiers in neurology, 9</w:t>
      </w:r>
      <w:r w:rsidRPr="00231AB2">
        <w:t>, 664-665. doi:10.3389/fneur.2018.00664</w:t>
      </w:r>
      <w:bookmarkEnd w:id="38"/>
    </w:p>
    <w:p w:rsidR="00231AB2" w:rsidRPr="00231AB2" w:rsidRDefault="00231AB2" w:rsidP="00231AB2">
      <w:pPr>
        <w:pStyle w:val="EndNoteBibliography"/>
        <w:spacing w:after="0"/>
        <w:ind w:left="720" w:hanging="720"/>
      </w:pPr>
      <w:bookmarkStart w:id="39" w:name="_ENREF_39"/>
      <w:r w:rsidRPr="00231AB2">
        <w:t xml:space="preserve">Livingston, G., Sommerland, A., Orgeta, V., Costagreda, S. G., Huntley, J., Ames, D., . . . Cohen-Mansfield, J. (2017). Dementia prevention, intervention and care. </w:t>
      </w:r>
      <w:r w:rsidRPr="00231AB2">
        <w:rPr>
          <w:i/>
        </w:rPr>
        <w:t>Lancet, 390</w:t>
      </w:r>
      <w:r w:rsidRPr="00231AB2">
        <w:t>, 2673-2734. doi:</w:t>
      </w:r>
      <w:hyperlink r:id="rId14" w:history="1">
        <w:r w:rsidRPr="00231AB2">
          <w:rPr>
            <w:rStyle w:val="Hipervnculo"/>
          </w:rPr>
          <w:t>http://dx.doi.org/10.1016/S0140-6736(17)31363-6</w:t>
        </w:r>
        <w:bookmarkEnd w:id="39"/>
      </w:hyperlink>
    </w:p>
    <w:p w:rsidR="00231AB2" w:rsidRPr="00231AB2" w:rsidRDefault="00231AB2" w:rsidP="00231AB2">
      <w:pPr>
        <w:pStyle w:val="EndNoteBibliography"/>
        <w:spacing w:after="0"/>
        <w:ind w:left="720" w:hanging="720"/>
      </w:pPr>
      <w:bookmarkStart w:id="40" w:name="_ENREF_40"/>
      <w:r w:rsidRPr="00231AB2">
        <w:t xml:space="preserve">Lourida, I., Soni, M., Thompson-Coon, J., Purandare, N., Lang, I. A., Ukoumunne, O. C., &amp; Llewellyn, D. J. (2013). Mediterranean Diet, Cognitive Function, and Dementia: A Systematic Review. </w:t>
      </w:r>
      <w:r w:rsidRPr="00231AB2">
        <w:rPr>
          <w:i/>
        </w:rPr>
        <w:t>Epidemiology, 24</w:t>
      </w:r>
      <w:r w:rsidRPr="00231AB2">
        <w:t>(4), 479-489. doi:10.1097/EDE.0b013e3182944410</w:t>
      </w:r>
      <w:bookmarkEnd w:id="40"/>
    </w:p>
    <w:p w:rsidR="00231AB2" w:rsidRPr="00231AB2" w:rsidRDefault="00231AB2" w:rsidP="00231AB2">
      <w:pPr>
        <w:pStyle w:val="EndNoteBibliography"/>
        <w:spacing w:after="0"/>
        <w:ind w:left="720" w:hanging="720"/>
      </w:pPr>
      <w:bookmarkStart w:id="41" w:name="_ENREF_41"/>
      <w:r w:rsidRPr="00231AB2">
        <w:t xml:space="preserve">Morris, M. C. (2016). Nutrition and risk of dementia: overview and methodological issues. </w:t>
      </w:r>
      <w:r w:rsidRPr="00231AB2">
        <w:rPr>
          <w:i/>
        </w:rPr>
        <w:t>ANNALS OF THE NEW YORK ACADEMY OF SCIENCES</w:t>
      </w:r>
      <w:r w:rsidRPr="00231AB2">
        <w:t>(Nutrition in Prevention and Management of Dementia), 31-37. doi:10.1111/nyas.13047</w:t>
      </w:r>
      <w:bookmarkEnd w:id="41"/>
    </w:p>
    <w:p w:rsidR="00231AB2" w:rsidRPr="00231AB2" w:rsidRDefault="00231AB2" w:rsidP="00231AB2">
      <w:pPr>
        <w:pStyle w:val="EndNoteBibliography"/>
        <w:spacing w:after="0"/>
        <w:ind w:left="720" w:hanging="720"/>
      </w:pPr>
      <w:bookmarkStart w:id="42" w:name="_ENREF_42"/>
      <w:r w:rsidRPr="00231AB2">
        <w:t xml:space="preserve">Morris, M. C., Tangney, C. C., Wang, Y., Sacks, F. M., Bennett, D. A., &amp; Aggarwal, N. T. (2015). MIND diet associated with reduced incidence of Alzheimer's disease. </w:t>
      </w:r>
      <w:r w:rsidRPr="00231AB2">
        <w:rPr>
          <w:i/>
        </w:rPr>
        <w:lastRenderedPageBreak/>
        <w:t>Alzheimer's &amp; Dementia, 11</w:t>
      </w:r>
      <w:r w:rsidRPr="00231AB2">
        <w:t>(9), 1007-1014. doi:</w:t>
      </w:r>
      <w:hyperlink r:id="rId15" w:history="1">
        <w:r w:rsidRPr="00231AB2">
          <w:rPr>
            <w:rStyle w:val="Hipervnculo"/>
          </w:rPr>
          <w:t>https://doi.org/10.1016/j.jalz.2014.11.009</w:t>
        </w:r>
        <w:bookmarkEnd w:id="42"/>
      </w:hyperlink>
    </w:p>
    <w:p w:rsidR="00231AB2" w:rsidRPr="00231AB2" w:rsidRDefault="00231AB2" w:rsidP="00231AB2">
      <w:pPr>
        <w:pStyle w:val="EndNoteBibliography"/>
        <w:spacing w:after="0"/>
        <w:ind w:left="720" w:hanging="720"/>
        <w:rPr>
          <w:lang w:val="es-MX"/>
        </w:rPr>
      </w:pPr>
      <w:bookmarkStart w:id="43" w:name="_ENREF_43"/>
      <w:r w:rsidRPr="00231AB2">
        <w:t xml:space="preserve">Norton, S., Matthews, F. E., Barnes, D. E., Yaffe, K., &amp; Brayne, C. (2014). Potential for primary prevention of Alzheimer's disease: an analysis of population-based data. </w:t>
      </w:r>
      <w:r w:rsidRPr="00231AB2">
        <w:rPr>
          <w:i/>
          <w:lang w:val="es-MX"/>
        </w:rPr>
        <w:t>Lancet Neurology, 13</w:t>
      </w:r>
      <w:r w:rsidRPr="00231AB2">
        <w:rPr>
          <w:lang w:val="es-MX"/>
        </w:rPr>
        <w:t xml:space="preserve">(8), 788-794. </w:t>
      </w:r>
      <w:bookmarkEnd w:id="43"/>
    </w:p>
    <w:p w:rsidR="00231AB2" w:rsidRPr="00231AB2" w:rsidRDefault="00231AB2" w:rsidP="00231AB2">
      <w:pPr>
        <w:pStyle w:val="EndNoteBibliography"/>
        <w:spacing w:after="0"/>
        <w:ind w:left="720" w:hanging="720"/>
      </w:pPr>
      <w:bookmarkStart w:id="44" w:name="_ENREF_44"/>
      <w:r w:rsidRPr="00231AB2">
        <w:rPr>
          <w:lang w:val="es-MX"/>
        </w:rPr>
        <w:t xml:space="preserve">Pase, M. P., Himali, J. J., Grima, N. A., Beiser, A. S., Satizabal, C. L., Aparicio, H. J., . . . </w:t>
      </w:r>
      <w:r w:rsidRPr="00231AB2">
        <w:t xml:space="preserve">Seshadri, S. (2017). Sleep architecture and the risk of incident dementia in the community. </w:t>
      </w:r>
      <w:r w:rsidRPr="00231AB2">
        <w:rPr>
          <w:i/>
        </w:rPr>
        <w:t>Neurology, 89</w:t>
      </w:r>
      <w:r w:rsidRPr="00231AB2">
        <w:t>(12), 1244. doi:10.1212/WNL.0000000000004373</w:t>
      </w:r>
      <w:bookmarkEnd w:id="44"/>
    </w:p>
    <w:p w:rsidR="00231AB2" w:rsidRPr="00231AB2" w:rsidRDefault="00231AB2" w:rsidP="00231AB2">
      <w:pPr>
        <w:pStyle w:val="EndNoteBibliography"/>
        <w:spacing w:after="0"/>
        <w:ind w:left="720" w:hanging="720"/>
      </w:pPr>
      <w:bookmarkStart w:id="45" w:name="_ENREF_45"/>
      <w:r w:rsidRPr="00231AB2">
        <w:t xml:space="preserve">Perna, R. (2016). Hypertension and its effects on brain functioning and cognition. </w:t>
      </w:r>
      <w:r w:rsidRPr="00231AB2">
        <w:rPr>
          <w:i/>
        </w:rPr>
        <w:t>Hypertension Current Concepts and Therapeutics (HCCT)</w:t>
      </w:r>
      <w:r w:rsidRPr="00231AB2">
        <w:t>. doi:10.15761/HCCT.1000103</w:t>
      </w:r>
      <w:bookmarkEnd w:id="45"/>
    </w:p>
    <w:p w:rsidR="00231AB2" w:rsidRPr="00231AB2" w:rsidRDefault="00231AB2" w:rsidP="00231AB2">
      <w:pPr>
        <w:pStyle w:val="EndNoteBibliography"/>
        <w:spacing w:after="0"/>
        <w:ind w:left="720" w:hanging="720"/>
      </w:pPr>
      <w:bookmarkStart w:id="46" w:name="_ENREF_46"/>
      <w:r w:rsidRPr="00231AB2">
        <w:t xml:space="preserve">Porter, V. R., Buxton, W. G., &amp; Avidan, A. Y. (2015). Sleep, Cognition and Dementia. </w:t>
      </w:r>
      <w:r w:rsidRPr="00231AB2">
        <w:rPr>
          <w:i/>
        </w:rPr>
        <w:t>Curr Psychiatry Rep 17</w:t>
      </w:r>
      <w:r w:rsidRPr="00231AB2">
        <w:t>(97). doi:10.1007/s11920-015-0631-8</w:t>
      </w:r>
      <w:bookmarkEnd w:id="46"/>
    </w:p>
    <w:p w:rsidR="00231AB2" w:rsidRPr="00231AB2" w:rsidRDefault="00231AB2" w:rsidP="00231AB2">
      <w:pPr>
        <w:pStyle w:val="EndNoteBibliography"/>
        <w:spacing w:after="0"/>
        <w:ind w:left="720" w:hanging="720"/>
      </w:pPr>
      <w:bookmarkStart w:id="47" w:name="_ENREF_47"/>
      <w:r w:rsidRPr="00231AB2">
        <w:t xml:space="preserve">Rahja, M., Laver, K., Comans, T., &amp; Crotty, M. (2018). What Does the Australian General Public Know About Treatments for Dementia? A Population Survey. </w:t>
      </w:r>
      <w:r w:rsidRPr="00231AB2">
        <w:rPr>
          <w:i/>
        </w:rPr>
        <w:t>Gerontology &amp; Geriatric Medicine, 4</w:t>
      </w:r>
      <w:r w:rsidRPr="00231AB2">
        <w:t>, 1-8. doi:/doi.org/10.1177/2333721418793442</w:t>
      </w:r>
      <w:bookmarkEnd w:id="47"/>
    </w:p>
    <w:p w:rsidR="00231AB2" w:rsidRPr="00231AB2" w:rsidRDefault="00231AB2" w:rsidP="00231AB2">
      <w:pPr>
        <w:pStyle w:val="EndNoteBibliography"/>
        <w:spacing w:after="0"/>
        <w:ind w:left="720" w:hanging="720"/>
      </w:pPr>
      <w:bookmarkStart w:id="48" w:name="_ENREF_48"/>
      <w:r w:rsidRPr="00231AB2">
        <w:t xml:space="preserve">Roberts, J. S., McLaughlin, S. J., &amp; Connel, C. M. (2014). Public beliefs and knowledge about risk and protective factors for Alzheimer’s disease. </w:t>
      </w:r>
      <w:r w:rsidRPr="00231AB2">
        <w:rPr>
          <w:i/>
        </w:rPr>
        <w:t xml:space="preserve">Alzheimer’s &amp; Dementia </w:t>
      </w:r>
      <w:r w:rsidRPr="00231AB2">
        <w:t>(10), 381-389. doi:</w:t>
      </w:r>
      <w:hyperlink r:id="rId16" w:history="1">
        <w:r w:rsidRPr="00231AB2">
          <w:rPr>
            <w:rStyle w:val="Hipervnculo"/>
          </w:rPr>
          <w:t>http://dx.doi.org/10.1016/j.jalz.2013.07.001</w:t>
        </w:r>
        <w:bookmarkEnd w:id="48"/>
      </w:hyperlink>
    </w:p>
    <w:p w:rsidR="00231AB2" w:rsidRPr="00231AB2" w:rsidRDefault="00231AB2" w:rsidP="00231AB2">
      <w:pPr>
        <w:pStyle w:val="EndNoteBibliography"/>
        <w:spacing w:after="0"/>
        <w:ind w:left="720" w:hanging="720"/>
      </w:pPr>
      <w:bookmarkStart w:id="49" w:name="_ENREF_49"/>
      <w:r w:rsidRPr="00231AB2">
        <w:t xml:space="preserve">Román, G. C., Nash, D. T., &amp; Fillit, H. (2012). Translating Current Knowledge Into Dementia Prevention. </w:t>
      </w:r>
      <w:r w:rsidRPr="00231AB2">
        <w:rPr>
          <w:i/>
        </w:rPr>
        <w:t>Alzheimer Dis Assoc Disord, 26</w:t>
      </w:r>
      <w:r w:rsidRPr="00231AB2">
        <w:t xml:space="preserve">(4), 295-299. </w:t>
      </w:r>
      <w:bookmarkEnd w:id="49"/>
    </w:p>
    <w:p w:rsidR="00231AB2" w:rsidRPr="00231AB2" w:rsidRDefault="00231AB2" w:rsidP="00231AB2">
      <w:pPr>
        <w:pStyle w:val="EndNoteBibliography"/>
        <w:spacing w:after="0"/>
        <w:ind w:left="720" w:hanging="720"/>
        <w:rPr>
          <w:lang w:val="es-MX"/>
        </w:rPr>
      </w:pPr>
      <w:bookmarkStart w:id="50" w:name="_ENREF_50"/>
      <w:r w:rsidRPr="00231AB2">
        <w:t xml:space="preserve">Russo, M. J., Bartolini, L. C., Iturry, M., Serrano, C. M., Bagnati, P., &amp; Allefri, R. F. (2012). </w:t>
      </w:r>
      <w:r w:rsidRPr="00231AB2">
        <w:rPr>
          <w:lang w:val="es-MX"/>
        </w:rPr>
        <w:t xml:space="preserve">Encuesta sobre la enfermedad de Alzheimer en el contexto de los nuevos </w:t>
      </w:r>
      <w:r w:rsidRPr="00231AB2">
        <w:rPr>
          <w:lang w:val="es-MX"/>
        </w:rPr>
        <w:lastRenderedPageBreak/>
        <w:t xml:space="preserve">paradigmas diagnósticos. </w:t>
      </w:r>
      <w:r w:rsidRPr="00231AB2">
        <w:rPr>
          <w:i/>
          <w:lang w:val="es-MX"/>
        </w:rPr>
        <w:t>Neurología Argentina, 4</w:t>
      </w:r>
      <w:r w:rsidRPr="00231AB2">
        <w:rPr>
          <w:lang w:val="es-MX"/>
        </w:rPr>
        <w:t>(3), 118-125. doi:10.1016/j.neuarg.2012.03.005</w:t>
      </w:r>
      <w:bookmarkEnd w:id="50"/>
    </w:p>
    <w:p w:rsidR="00231AB2" w:rsidRPr="00231AB2" w:rsidRDefault="00231AB2" w:rsidP="00231AB2">
      <w:pPr>
        <w:pStyle w:val="EndNoteBibliography"/>
        <w:spacing w:after="0"/>
        <w:ind w:left="720" w:hanging="720"/>
      </w:pPr>
      <w:bookmarkStart w:id="51" w:name="_ENREF_51"/>
      <w:r w:rsidRPr="00231AB2">
        <w:rPr>
          <w:lang w:val="es-MX"/>
        </w:rPr>
        <w:t xml:space="preserve">Shi, L., Chen, S.-J., Ma, M.-Y., Bao, Y.-P., Han, Y., Wang, Y.-M., . . . </w:t>
      </w:r>
      <w:r w:rsidRPr="00231AB2">
        <w:t xml:space="preserve">Lu, L. (2018). Sleep disturbances increase the risk of dementia: A systematic review and meta-analysis. </w:t>
      </w:r>
      <w:r w:rsidRPr="00231AB2">
        <w:rPr>
          <w:i/>
        </w:rPr>
        <w:t>Sleep Medicine Reviews, 40</w:t>
      </w:r>
      <w:r w:rsidRPr="00231AB2">
        <w:t>, 4-16. doi:</w:t>
      </w:r>
      <w:hyperlink r:id="rId17" w:history="1">
        <w:r w:rsidRPr="00231AB2">
          <w:rPr>
            <w:rStyle w:val="Hipervnculo"/>
          </w:rPr>
          <w:t>https://doi.org/10.1016/j.smrv.2017.06.010</w:t>
        </w:r>
        <w:bookmarkEnd w:id="51"/>
      </w:hyperlink>
    </w:p>
    <w:p w:rsidR="00231AB2" w:rsidRPr="00231AB2" w:rsidRDefault="00231AB2" w:rsidP="00231AB2">
      <w:pPr>
        <w:pStyle w:val="EndNoteBibliography"/>
        <w:spacing w:after="0"/>
        <w:ind w:left="720" w:hanging="720"/>
      </w:pPr>
      <w:bookmarkStart w:id="52" w:name="_ENREF_52"/>
      <w:r w:rsidRPr="00231AB2">
        <w:t xml:space="preserve">Smith, A. D., &amp; Yaffe, K. (2014). Dementia (Including Alzheimer’s Disease) can be Prevented: Statement Supported by International Experts. </w:t>
      </w:r>
      <w:r w:rsidRPr="00231AB2">
        <w:rPr>
          <w:i/>
        </w:rPr>
        <w:t>Journal of Alzheimer’s Disease 38</w:t>
      </w:r>
      <w:r w:rsidRPr="00231AB2">
        <w:t>, 699-703. doi:10.3233/JAD-132372</w:t>
      </w:r>
      <w:bookmarkEnd w:id="52"/>
    </w:p>
    <w:p w:rsidR="00231AB2" w:rsidRPr="00231AB2" w:rsidRDefault="00231AB2" w:rsidP="00231AB2">
      <w:pPr>
        <w:pStyle w:val="EndNoteBibliography"/>
        <w:spacing w:after="0"/>
        <w:ind w:left="720" w:hanging="720"/>
      </w:pPr>
      <w:bookmarkStart w:id="53" w:name="_ENREF_53"/>
      <w:r w:rsidRPr="00231AB2">
        <w:t xml:space="preserve">Smith, B. J., Ali, S., &amp; Quach, H. (2014). Public knowledge and beliefs about dementia risk reduction: a national survey of Australians. </w:t>
      </w:r>
      <w:r w:rsidRPr="00231AB2">
        <w:rPr>
          <w:i/>
        </w:rPr>
        <w:t>BMC Public Health, 14</w:t>
      </w:r>
      <w:r w:rsidRPr="00231AB2">
        <w:t xml:space="preserve">(661). </w:t>
      </w:r>
      <w:bookmarkEnd w:id="53"/>
    </w:p>
    <w:p w:rsidR="00231AB2" w:rsidRPr="00231AB2" w:rsidRDefault="00231AB2" w:rsidP="00231AB2">
      <w:pPr>
        <w:pStyle w:val="EndNoteBibliography"/>
        <w:spacing w:after="0"/>
        <w:ind w:left="720" w:hanging="720"/>
      </w:pPr>
      <w:bookmarkStart w:id="54" w:name="_ENREF_54"/>
      <w:r w:rsidRPr="00231AB2">
        <w:t xml:space="preserve">Sofi, F., Valecchi, D., Bacci, D., Abbate, R., Gensini, G. F., Casini, A., &amp; Macchi, C. (2011). Physical activity and risk of cognitive decline: a meta-analysis of prospective studies. </w:t>
      </w:r>
      <w:r w:rsidRPr="00231AB2">
        <w:rPr>
          <w:i/>
        </w:rPr>
        <w:t>Journal of Internal Medicine, 269</w:t>
      </w:r>
      <w:r w:rsidRPr="00231AB2">
        <w:t>, 107-117. doi:10.1111/j.1365-2796.2010.02281.x</w:t>
      </w:r>
      <w:bookmarkEnd w:id="54"/>
    </w:p>
    <w:p w:rsidR="00231AB2" w:rsidRPr="00231AB2" w:rsidRDefault="00231AB2" w:rsidP="00231AB2">
      <w:pPr>
        <w:pStyle w:val="EndNoteBibliography"/>
        <w:spacing w:after="0"/>
        <w:ind w:left="720" w:hanging="720"/>
      </w:pPr>
      <w:bookmarkStart w:id="55" w:name="_ENREF_55"/>
      <w:r w:rsidRPr="00231AB2">
        <w:t xml:space="preserve">Spence, J. D. (2016). Metabolic vitamin B12 deficiency: a missed opportunity to prevent dementia and stroke. </w:t>
      </w:r>
      <w:r w:rsidRPr="00231AB2">
        <w:rPr>
          <w:i/>
        </w:rPr>
        <w:t>Nutrition Research, 36</w:t>
      </w:r>
      <w:r w:rsidRPr="00231AB2">
        <w:t>(2), 109-116. doi:</w:t>
      </w:r>
      <w:hyperlink r:id="rId18" w:history="1">
        <w:r w:rsidRPr="00231AB2">
          <w:rPr>
            <w:rStyle w:val="Hipervnculo"/>
          </w:rPr>
          <w:t>https://doi.org/10.1016/j.nutres.2015.10.003</w:t>
        </w:r>
        <w:bookmarkEnd w:id="55"/>
      </w:hyperlink>
    </w:p>
    <w:p w:rsidR="00231AB2" w:rsidRPr="00231AB2" w:rsidRDefault="00231AB2" w:rsidP="00231AB2">
      <w:pPr>
        <w:pStyle w:val="EndNoteBibliography"/>
        <w:spacing w:after="0"/>
        <w:ind w:left="720" w:hanging="720"/>
      </w:pPr>
      <w:bookmarkStart w:id="56" w:name="_ENREF_56"/>
      <w:r w:rsidRPr="00231AB2">
        <w:t xml:space="preserve">Spira, A. P., Chen-Edinboro, L. P., Wu, M. N., &amp; Yaffe, K. (2014). Impact of Sleep on the Risk of Cognitive Decline and Dementia. </w:t>
      </w:r>
      <w:r w:rsidRPr="00231AB2">
        <w:rPr>
          <w:i/>
        </w:rPr>
        <w:t>Curr Opin Psychiatry, 26</w:t>
      </w:r>
      <w:r w:rsidRPr="00231AB2">
        <w:t>(7), 478-483. doi:10.1097/YCO.0000000000000106</w:t>
      </w:r>
      <w:bookmarkEnd w:id="56"/>
    </w:p>
    <w:p w:rsidR="00231AB2" w:rsidRPr="00231AB2" w:rsidRDefault="00231AB2" w:rsidP="00231AB2">
      <w:pPr>
        <w:pStyle w:val="EndNoteBibliography"/>
        <w:spacing w:after="0"/>
        <w:ind w:left="720" w:hanging="720"/>
      </w:pPr>
      <w:bookmarkStart w:id="57" w:name="_ENREF_57"/>
      <w:r w:rsidRPr="00231AB2">
        <w:t xml:space="preserve">Tang, E. Y. H., Harrison, S. H., Errington, L., Gordon, M. F., Visser, P., Novak, G., . . . Stephan, B. C. M. (2015). Current Developments in Dementia Risk Prediction Modelling: An Updated Systematic Review. </w:t>
      </w:r>
      <w:r w:rsidRPr="00231AB2">
        <w:rPr>
          <w:i/>
        </w:rPr>
        <w:t>PLoS ONE, 10</w:t>
      </w:r>
      <w:r w:rsidRPr="00231AB2">
        <w:t>(9). doi:10.1371/journal.pone.0136181</w:t>
      </w:r>
      <w:bookmarkEnd w:id="57"/>
    </w:p>
    <w:p w:rsidR="00231AB2" w:rsidRPr="00231AB2" w:rsidRDefault="00231AB2" w:rsidP="00231AB2">
      <w:pPr>
        <w:pStyle w:val="EndNoteBibliography"/>
        <w:spacing w:after="0"/>
        <w:ind w:left="720" w:hanging="720"/>
      </w:pPr>
      <w:bookmarkStart w:id="58" w:name="_ENREF_58"/>
      <w:r w:rsidRPr="00231AB2">
        <w:lastRenderedPageBreak/>
        <w:t xml:space="preserve">Valenzuela, M. J., Sachdev, P., Wen, W., Chen, X., &amp; Brodaty, H. (2008). Lifespan Mental Activity Predicts Diminished Rate of Hippocampal Atrophy. </w:t>
      </w:r>
      <w:r w:rsidRPr="00231AB2">
        <w:rPr>
          <w:i/>
        </w:rPr>
        <w:t>PLoS ONE, 3</w:t>
      </w:r>
      <w:r w:rsidRPr="00231AB2">
        <w:t>(7). doi:10.1371/journal.pone.0002598</w:t>
      </w:r>
      <w:bookmarkEnd w:id="58"/>
    </w:p>
    <w:p w:rsidR="00231AB2" w:rsidRPr="00231AB2" w:rsidRDefault="00231AB2" w:rsidP="00231AB2">
      <w:pPr>
        <w:pStyle w:val="EndNoteBibliography"/>
        <w:spacing w:after="0"/>
        <w:ind w:left="720" w:hanging="720"/>
      </w:pPr>
      <w:bookmarkStart w:id="59" w:name="_ENREF_59"/>
      <w:r w:rsidRPr="00231AB2">
        <w:rPr>
          <w:lang w:val="es-MX"/>
        </w:rPr>
        <w:t xml:space="preserve">Vos, S. J. B., van Boxtel, M. P. J., Schiepers, O. J. G., Deckers, K., de Vugt, M., Carriere, I., . . . </w:t>
      </w:r>
      <w:r w:rsidRPr="00231AB2">
        <w:t xml:space="preserve">Kohler, S. (2017). Modiﬁable Risk Factors for Prevention of Dementia in Midlife, Late Life and the Oldest-Old: Validation of the LIBRA Index. </w:t>
      </w:r>
      <w:r w:rsidRPr="00231AB2">
        <w:rPr>
          <w:i/>
        </w:rPr>
        <w:t>Journal of Alzheimer’s Disease 58</w:t>
      </w:r>
      <w:r w:rsidRPr="00231AB2">
        <w:t>, 537-547. doi:10.3233/JAD-161208</w:t>
      </w:r>
      <w:bookmarkEnd w:id="59"/>
    </w:p>
    <w:p w:rsidR="00231AB2" w:rsidRPr="00231AB2" w:rsidRDefault="00231AB2" w:rsidP="00231AB2">
      <w:pPr>
        <w:pStyle w:val="EndNoteBibliography"/>
        <w:spacing w:after="0"/>
        <w:ind w:left="720" w:hanging="720"/>
      </w:pPr>
      <w:bookmarkStart w:id="60" w:name="_ENREF_60"/>
      <w:r w:rsidRPr="00231AB2">
        <w:t xml:space="preserve">Wanamaker, B. L., Swiger, K. J., Blumenthal, R. S., &amp; Martin, S. S. (2015). Cholesterol, Statins, and Dementia: What the Cardiologist Should Know. </w:t>
      </w:r>
      <w:r w:rsidRPr="00231AB2">
        <w:rPr>
          <w:i/>
        </w:rPr>
        <w:t>Clinical Cardiology, 38</w:t>
      </w:r>
      <w:r w:rsidRPr="00231AB2">
        <w:t>(4), 243-250. doi:10.1002/clc.22361</w:t>
      </w:r>
      <w:bookmarkEnd w:id="60"/>
    </w:p>
    <w:p w:rsidR="00231AB2" w:rsidRPr="00231AB2" w:rsidRDefault="00231AB2" w:rsidP="00231AB2">
      <w:pPr>
        <w:pStyle w:val="EndNoteBibliography"/>
        <w:spacing w:after="0"/>
        <w:ind w:left="720" w:hanging="720"/>
      </w:pPr>
      <w:bookmarkStart w:id="61" w:name="_ENREF_61"/>
      <w:r w:rsidRPr="00231AB2">
        <w:t xml:space="preserve">Wang, H. X., Jin, Y., Hendrie, H. C., Liang, C., Yang, L., Cheng, Y., . . . Gao, S. (2013). Late Life Leisure Activities and Risk of Cognitive Decline. </w:t>
      </w:r>
      <w:r w:rsidRPr="00231AB2">
        <w:rPr>
          <w:i/>
        </w:rPr>
        <w:t>Journals of Gerontology: MEDICAL SCIENCES, 68</w:t>
      </w:r>
      <w:r w:rsidRPr="00231AB2">
        <w:t>(2), 205-213. doi:10.1093/gerona/gls153</w:t>
      </w:r>
      <w:bookmarkEnd w:id="61"/>
    </w:p>
    <w:p w:rsidR="00231AB2" w:rsidRPr="00231AB2" w:rsidRDefault="00231AB2" w:rsidP="00231AB2">
      <w:pPr>
        <w:pStyle w:val="EndNoteBibliography"/>
        <w:spacing w:after="0"/>
        <w:ind w:left="720" w:hanging="720"/>
      </w:pPr>
      <w:bookmarkStart w:id="62" w:name="_ENREF_62"/>
      <w:r w:rsidRPr="00231AB2">
        <w:t xml:space="preserve">Woo, B. K. P. (2013). Knowledge of dementia among Chinese American immigrants. </w:t>
      </w:r>
      <w:r w:rsidRPr="00231AB2">
        <w:rPr>
          <w:i/>
        </w:rPr>
        <w:t>Asian Journal of Psychiatry, 6</w:t>
      </w:r>
      <w:r w:rsidRPr="00231AB2">
        <w:t xml:space="preserve">, Letter to Editor. </w:t>
      </w:r>
      <w:bookmarkEnd w:id="62"/>
    </w:p>
    <w:p w:rsidR="00231AB2" w:rsidRPr="00231AB2" w:rsidRDefault="00231AB2" w:rsidP="00231AB2">
      <w:pPr>
        <w:pStyle w:val="EndNoteBibliography"/>
        <w:ind w:left="720" w:hanging="720"/>
      </w:pPr>
      <w:bookmarkStart w:id="63" w:name="_ENREF_63"/>
      <w:r w:rsidRPr="00231AB2">
        <w:t>Woo, B. K. P., &amp; Chung, J. O. P. (2013). Public Stigma Associated with Dementia in a Chinese</w:t>
      </w:r>
      <w:r w:rsidRPr="00231AB2">
        <w:rPr>
          <w:rFonts w:ascii="Cambria Math" w:hAnsi="Cambria Math" w:cs="Cambria Math"/>
        </w:rPr>
        <w:t>‐</w:t>
      </w:r>
      <w:r w:rsidRPr="00231AB2">
        <w:t xml:space="preserve">American Immigrant Population. </w:t>
      </w:r>
      <w:r w:rsidRPr="00231AB2">
        <w:rPr>
          <w:i/>
        </w:rPr>
        <w:t>Journal of the American Geriatrics Society, 61</w:t>
      </w:r>
      <w:r w:rsidRPr="00231AB2">
        <w:t>. doi:</w:t>
      </w:r>
      <w:hyperlink r:id="rId19" w:history="1">
        <w:r w:rsidRPr="00231AB2">
          <w:rPr>
            <w:rStyle w:val="Hipervnculo"/>
          </w:rPr>
          <w:t>https://doi.org/10.1111/jgs.12472</w:t>
        </w:r>
        <w:bookmarkEnd w:id="63"/>
      </w:hyperlink>
    </w:p>
    <w:p w:rsidR="00C16292" w:rsidRPr="006D046D" w:rsidRDefault="004E4D8C" w:rsidP="006D046D">
      <w:pPr>
        <w:spacing w:after="0" w:line="480" w:lineRule="auto"/>
        <w:ind w:firstLine="709"/>
        <w:rPr>
          <w:rFonts w:ascii="Times New Roman" w:hAnsi="Times New Roman" w:cs="Times New Roman"/>
          <w:sz w:val="24"/>
          <w:szCs w:val="24"/>
        </w:rPr>
      </w:pPr>
      <w:r w:rsidRPr="006D046D">
        <w:rPr>
          <w:rFonts w:ascii="Times New Roman" w:hAnsi="Times New Roman" w:cs="Times New Roman"/>
          <w:sz w:val="24"/>
          <w:szCs w:val="24"/>
        </w:rPr>
        <w:fldChar w:fldCharType="end"/>
      </w:r>
    </w:p>
    <w:sectPr w:rsidR="00C16292" w:rsidRPr="006D046D">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F7F2EA9"/>
    <w:multiLevelType w:val="multilevel"/>
    <w:tmpl w:val="716485B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44B40172"/>
    <w:multiLevelType w:val="multilevel"/>
    <w:tmpl w:val="49CA259E"/>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
    <w:nsid w:val="542C710D"/>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ew5zv90595pe0ier0xlpxr0p5f0rra0svtpa&quot;&gt;My EndNote Library 2017-Converted&lt;record-ids&gt;&lt;item&gt;246&lt;/item&gt;&lt;item&gt;292&lt;/item&gt;&lt;item&gt;315&lt;/item&gt;&lt;item&gt;320&lt;/item&gt;&lt;item&gt;339&lt;/item&gt;&lt;item&gt;340&lt;/item&gt;&lt;item&gt;341&lt;/item&gt;&lt;item&gt;344&lt;/item&gt;&lt;item&gt;349&lt;/item&gt;&lt;item&gt;416&lt;/item&gt;&lt;item&gt;435&lt;/item&gt;&lt;item&gt;460&lt;/item&gt;&lt;item&gt;470&lt;/item&gt;&lt;item&gt;471&lt;/item&gt;&lt;item&gt;490&lt;/item&gt;&lt;item&gt;494&lt;/item&gt;&lt;item&gt;495&lt;/item&gt;&lt;item&gt;497&lt;/item&gt;&lt;item&gt;514&lt;/item&gt;&lt;item&gt;515&lt;/item&gt;&lt;item&gt;516&lt;/item&gt;&lt;item&gt;517&lt;/item&gt;&lt;item&gt;518&lt;/item&gt;&lt;item&gt;520&lt;/item&gt;&lt;item&gt;522&lt;/item&gt;&lt;item&gt;524&lt;/item&gt;&lt;item&gt;526&lt;/item&gt;&lt;item&gt;528&lt;/item&gt;&lt;item&gt;529&lt;/item&gt;&lt;item&gt;530&lt;/item&gt;&lt;item&gt;531&lt;/item&gt;&lt;item&gt;534&lt;/item&gt;&lt;item&gt;535&lt;/item&gt;&lt;item&gt;536&lt;/item&gt;&lt;item&gt;537&lt;/item&gt;&lt;item&gt;538&lt;/item&gt;&lt;item&gt;539&lt;/item&gt;&lt;item&gt;540&lt;/item&gt;&lt;item&gt;543&lt;/item&gt;&lt;item&gt;544&lt;/item&gt;&lt;item&gt;545&lt;/item&gt;&lt;item&gt;547&lt;/item&gt;&lt;item&gt;548&lt;/item&gt;&lt;item&gt;552&lt;/item&gt;&lt;item&gt;553&lt;/item&gt;&lt;item&gt;554&lt;/item&gt;&lt;item&gt;558&lt;/item&gt;&lt;item&gt;560&lt;/item&gt;&lt;item&gt;562&lt;/item&gt;&lt;item&gt;563&lt;/item&gt;&lt;item&gt;565&lt;/item&gt;&lt;item&gt;566&lt;/item&gt;&lt;item&gt;572&lt;/item&gt;&lt;item&gt;577&lt;/item&gt;&lt;item&gt;578&lt;/item&gt;&lt;item&gt;579&lt;/item&gt;&lt;item&gt;581&lt;/item&gt;&lt;item&gt;582&lt;/item&gt;&lt;item&gt;583&lt;/item&gt;&lt;item&gt;584&lt;/item&gt;&lt;item&gt;590&lt;/item&gt;&lt;item&gt;597&lt;/item&gt;&lt;/record-ids&gt;&lt;/item&gt;&lt;/Libraries&gt;"/>
  </w:docVars>
  <w:rsids>
    <w:rsidRoot w:val="00410640"/>
    <w:rsid w:val="001A301E"/>
    <w:rsid w:val="00231AB2"/>
    <w:rsid w:val="0029569E"/>
    <w:rsid w:val="002F2C4C"/>
    <w:rsid w:val="00315482"/>
    <w:rsid w:val="0039604D"/>
    <w:rsid w:val="003E7383"/>
    <w:rsid w:val="00410640"/>
    <w:rsid w:val="004C2FEB"/>
    <w:rsid w:val="004E4D8C"/>
    <w:rsid w:val="00515E70"/>
    <w:rsid w:val="00593593"/>
    <w:rsid w:val="00611CB6"/>
    <w:rsid w:val="00651F84"/>
    <w:rsid w:val="006600A8"/>
    <w:rsid w:val="006C2428"/>
    <w:rsid w:val="006D046D"/>
    <w:rsid w:val="007348DA"/>
    <w:rsid w:val="00752796"/>
    <w:rsid w:val="007D16D4"/>
    <w:rsid w:val="007D6024"/>
    <w:rsid w:val="007E1C98"/>
    <w:rsid w:val="0083391D"/>
    <w:rsid w:val="009076D2"/>
    <w:rsid w:val="0095737E"/>
    <w:rsid w:val="009F16D7"/>
    <w:rsid w:val="00AE17C1"/>
    <w:rsid w:val="00B74FD6"/>
    <w:rsid w:val="00C16292"/>
    <w:rsid w:val="00CD3E18"/>
    <w:rsid w:val="00D206E7"/>
    <w:rsid w:val="00D53110"/>
    <w:rsid w:val="00D7171F"/>
    <w:rsid w:val="00D7276F"/>
    <w:rsid w:val="00D81D9D"/>
    <w:rsid w:val="00D8788C"/>
    <w:rsid w:val="00DE2F9B"/>
    <w:rsid w:val="00E203CC"/>
    <w:rsid w:val="00E64BC5"/>
    <w:rsid w:val="00E86604"/>
    <w:rsid w:val="00FA12F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05510F9-62A2-49AE-B765-87C63BDFB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788C"/>
    <w:pPr>
      <w:spacing w:line="256" w:lineRule="auto"/>
    </w:pPr>
  </w:style>
  <w:style w:type="paragraph" w:styleId="Ttulo1">
    <w:name w:val="heading 1"/>
    <w:basedOn w:val="Normal"/>
    <w:next w:val="Normal"/>
    <w:link w:val="Ttulo1Car"/>
    <w:uiPriority w:val="9"/>
    <w:qFormat/>
    <w:rsid w:val="00D8788C"/>
    <w:pPr>
      <w:keepNext/>
      <w:spacing w:after="0" w:line="480" w:lineRule="auto"/>
      <w:outlineLvl w:val="0"/>
    </w:pPr>
    <w:rPr>
      <w:rFonts w:ascii="Times New Roman" w:hAnsi="Times New Roman" w:cs="Times New Roman"/>
      <w:b/>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8788C"/>
    <w:rPr>
      <w:rFonts w:ascii="Times New Roman" w:hAnsi="Times New Roman" w:cs="Times New Roman"/>
      <w:b/>
      <w:sz w:val="24"/>
      <w:szCs w:val="24"/>
    </w:rPr>
  </w:style>
  <w:style w:type="paragraph" w:customStyle="1" w:styleId="APAnivel1">
    <w:name w:val="APA nivel 1"/>
    <w:basedOn w:val="Normal"/>
    <w:autoRedefine/>
    <w:qFormat/>
    <w:rsid w:val="0095737E"/>
    <w:pPr>
      <w:spacing w:after="0" w:line="480" w:lineRule="auto"/>
      <w:jc w:val="center"/>
    </w:pPr>
    <w:rPr>
      <w:rFonts w:ascii="Times New Roman" w:hAnsi="Times New Roman" w:cs="Times New Roman"/>
      <w:b/>
      <w:sz w:val="24"/>
      <w:szCs w:val="24"/>
    </w:rPr>
  </w:style>
  <w:style w:type="paragraph" w:customStyle="1" w:styleId="APAnivel2">
    <w:name w:val="APA nivel 2"/>
    <w:basedOn w:val="Normal"/>
    <w:autoRedefine/>
    <w:qFormat/>
    <w:rsid w:val="0095737E"/>
    <w:pPr>
      <w:spacing w:after="0" w:line="480" w:lineRule="auto"/>
    </w:pPr>
    <w:rPr>
      <w:rFonts w:ascii="Times New Roman" w:hAnsi="Times New Roman" w:cs="Times New Roman"/>
      <w:b/>
      <w:sz w:val="24"/>
      <w:szCs w:val="24"/>
    </w:rPr>
  </w:style>
  <w:style w:type="paragraph" w:customStyle="1" w:styleId="APAnivel3">
    <w:name w:val="APA nivel 3"/>
    <w:basedOn w:val="Normal"/>
    <w:autoRedefine/>
    <w:qFormat/>
    <w:rsid w:val="0095737E"/>
    <w:pPr>
      <w:spacing w:after="0" w:line="480" w:lineRule="auto"/>
      <w:ind w:firstLine="708"/>
    </w:pPr>
    <w:rPr>
      <w:rFonts w:ascii="Times New Roman" w:hAnsi="Times New Roman" w:cs="Times New Roman"/>
      <w:b/>
      <w:sz w:val="24"/>
      <w:szCs w:val="24"/>
    </w:rPr>
  </w:style>
  <w:style w:type="paragraph" w:customStyle="1" w:styleId="APAnivel4">
    <w:name w:val="APA nivel 4"/>
    <w:basedOn w:val="Normal"/>
    <w:autoRedefine/>
    <w:qFormat/>
    <w:rsid w:val="0095737E"/>
    <w:pPr>
      <w:spacing w:after="0" w:line="480" w:lineRule="auto"/>
      <w:ind w:firstLine="708"/>
    </w:pPr>
    <w:rPr>
      <w:rFonts w:ascii="Times New Roman" w:hAnsi="Times New Roman" w:cs="Times New Roman"/>
      <w:b/>
      <w:i/>
      <w:sz w:val="24"/>
      <w:szCs w:val="24"/>
    </w:rPr>
  </w:style>
  <w:style w:type="paragraph" w:customStyle="1" w:styleId="APAnivel5">
    <w:name w:val="APA nivel 5"/>
    <w:basedOn w:val="Normal"/>
    <w:autoRedefine/>
    <w:qFormat/>
    <w:rsid w:val="0095737E"/>
    <w:pPr>
      <w:spacing w:after="0" w:line="480" w:lineRule="auto"/>
      <w:ind w:firstLine="708"/>
    </w:pPr>
    <w:rPr>
      <w:rFonts w:ascii="Times New Roman" w:hAnsi="Times New Roman" w:cs="Times New Roman"/>
      <w:i/>
      <w:sz w:val="24"/>
      <w:szCs w:val="24"/>
    </w:rPr>
  </w:style>
  <w:style w:type="character" w:styleId="Hipervnculo">
    <w:name w:val="Hyperlink"/>
    <w:basedOn w:val="Fuentedeprrafopredeter"/>
    <w:uiPriority w:val="99"/>
    <w:unhideWhenUsed/>
    <w:rsid w:val="00D8788C"/>
    <w:rPr>
      <w:color w:val="0563C1" w:themeColor="hyperlink"/>
      <w:u w:val="single"/>
    </w:rPr>
  </w:style>
  <w:style w:type="character" w:customStyle="1" w:styleId="TDC1Car">
    <w:name w:val="TDC 1 Car"/>
    <w:basedOn w:val="Fuentedeprrafopredeter"/>
    <w:link w:val="TDC1"/>
    <w:uiPriority w:val="39"/>
    <w:semiHidden/>
    <w:locked/>
    <w:rsid w:val="00D8788C"/>
    <w:rPr>
      <w:rFonts w:ascii="Times New Roman" w:hAnsi="Times New Roman" w:cs="Times New Roman"/>
      <w:sz w:val="24"/>
    </w:rPr>
  </w:style>
  <w:style w:type="paragraph" w:styleId="TDC1">
    <w:name w:val="toc 1"/>
    <w:basedOn w:val="Normal"/>
    <w:next w:val="Normal"/>
    <w:link w:val="TDC1Car"/>
    <w:autoRedefine/>
    <w:uiPriority w:val="39"/>
    <w:semiHidden/>
    <w:unhideWhenUsed/>
    <w:qFormat/>
    <w:rsid w:val="00D8788C"/>
    <w:pPr>
      <w:tabs>
        <w:tab w:val="right" w:leader="dot" w:pos="9111"/>
      </w:tabs>
      <w:spacing w:after="0" w:line="360" w:lineRule="auto"/>
    </w:pPr>
    <w:rPr>
      <w:rFonts w:ascii="Times New Roman" w:hAnsi="Times New Roman" w:cs="Times New Roman"/>
      <w:sz w:val="24"/>
    </w:rPr>
  </w:style>
  <w:style w:type="paragraph" w:styleId="Textocomentario">
    <w:name w:val="annotation text"/>
    <w:basedOn w:val="Normal"/>
    <w:link w:val="TextocomentarioCar"/>
    <w:uiPriority w:val="99"/>
    <w:semiHidden/>
    <w:unhideWhenUsed/>
    <w:rsid w:val="00D8788C"/>
    <w:pPr>
      <w:spacing w:line="240" w:lineRule="auto"/>
    </w:pPr>
    <w:rPr>
      <w:sz w:val="20"/>
      <w:szCs w:val="20"/>
      <w:lang w:val="en-US"/>
    </w:rPr>
  </w:style>
  <w:style w:type="character" w:customStyle="1" w:styleId="TextocomentarioCar">
    <w:name w:val="Texto comentario Car"/>
    <w:basedOn w:val="Fuentedeprrafopredeter"/>
    <w:link w:val="Textocomentario"/>
    <w:uiPriority w:val="99"/>
    <w:semiHidden/>
    <w:rsid w:val="00D8788C"/>
    <w:rPr>
      <w:sz w:val="20"/>
      <w:szCs w:val="20"/>
      <w:lang w:val="en-US"/>
    </w:rPr>
  </w:style>
  <w:style w:type="character" w:customStyle="1" w:styleId="EncabezadoCar">
    <w:name w:val="Encabezado Car"/>
    <w:basedOn w:val="Fuentedeprrafopredeter"/>
    <w:link w:val="Encabezado"/>
    <w:uiPriority w:val="99"/>
    <w:semiHidden/>
    <w:rsid w:val="00D8788C"/>
  </w:style>
  <w:style w:type="paragraph" w:styleId="Encabezado">
    <w:name w:val="header"/>
    <w:basedOn w:val="Normal"/>
    <w:link w:val="EncabezadoCar"/>
    <w:uiPriority w:val="99"/>
    <w:semiHidden/>
    <w:unhideWhenUsed/>
    <w:rsid w:val="00D8788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semiHidden/>
    <w:rsid w:val="00D8788C"/>
  </w:style>
  <w:style w:type="paragraph" w:styleId="Piedepgina">
    <w:name w:val="footer"/>
    <w:basedOn w:val="Normal"/>
    <w:link w:val="PiedepginaCar"/>
    <w:uiPriority w:val="99"/>
    <w:semiHidden/>
    <w:unhideWhenUsed/>
    <w:rsid w:val="00D8788C"/>
    <w:pPr>
      <w:tabs>
        <w:tab w:val="center" w:pos="4419"/>
        <w:tab w:val="right" w:pos="8838"/>
      </w:tabs>
      <w:spacing w:after="0" w:line="240" w:lineRule="auto"/>
    </w:pPr>
  </w:style>
  <w:style w:type="character" w:customStyle="1" w:styleId="AsuntodelcomentarioCar">
    <w:name w:val="Asunto del comentario Car"/>
    <w:basedOn w:val="TextocomentarioCar"/>
    <w:link w:val="Asuntodelcomentario"/>
    <w:uiPriority w:val="99"/>
    <w:semiHidden/>
    <w:rsid w:val="00D8788C"/>
    <w:rPr>
      <w:b/>
      <w:bCs/>
      <w:sz w:val="20"/>
      <w:szCs w:val="20"/>
      <w:lang w:val="en-US"/>
    </w:rPr>
  </w:style>
  <w:style w:type="paragraph" w:styleId="Asuntodelcomentario">
    <w:name w:val="annotation subject"/>
    <w:basedOn w:val="Textocomentario"/>
    <w:next w:val="Textocomentario"/>
    <w:link w:val="AsuntodelcomentarioCar"/>
    <w:uiPriority w:val="99"/>
    <w:semiHidden/>
    <w:unhideWhenUsed/>
    <w:rsid w:val="00D8788C"/>
    <w:rPr>
      <w:b/>
      <w:bCs/>
    </w:rPr>
  </w:style>
  <w:style w:type="paragraph" w:styleId="Textodeglobo">
    <w:name w:val="Balloon Text"/>
    <w:basedOn w:val="Normal"/>
    <w:link w:val="TextodegloboCar"/>
    <w:uiPriority w:val="99"/>
    <w:semiHidden/>
    <w:unhideWhenUsed/>
    <w:rsid w:val="00D8788C"/>
    <w:pPr>
      <w:spacing w:after="0" w:line="240" w:lineRule="auto"/>
    </w:pPr>
    <w:rPr>
      <w:rFonts w:ascii="Segoe UI" w:hAnsi="Segoe UI" w:cs="Segoe UI"/>
      <w:sz w:val="18"/>
      <w:szCs w:val="18"/>
      <w:lang w:val="en-US"/>
    </w:rPr>
  </w:style>
  <w:style w:type="character" w:customStyle="1" w:styleId="TextodegloboCar">
    <w:name w:val="Texto de globo Car"/>
    <w:basedOn w:val="Fuentedeprrafopredeter"/>
    <w:link w:val="Textodeglobo"/>
    <w:uiPriority w:val="99"/>
    <w:semiHidden/>
    <w:rsid w:val="00D8788C"/>
    <w:rPr>
      <w:rFonts w:ascii="Segoe UI" w:hAnsi="Segoe UI" w:cs="Segoe UI"/>
      <w:sz w:val="18"/>
      <w:szCs w:val="18"/>
      <w:lang w:val="en-US"/>
    </w:rPr>
  </w:style>
  <w:style w:type="paragraph" w:styleId="Prrafodelista">
    <w:name w:val="List Paragraph"/>
    <w:basedOn w:val="Normal"/>
    <w:uiPriority w:val="34"/>
    <w:qFormat/>
    <w:rsid w:val="00D8788C"/>
    <w:pPr>
      <w:ind w:left="720"/>
      <w:contextualSpacing/>
    </w:pPr>
  </w:style>
  <w:style w:type="character" w:customStyle="1" w:styleId="EndNoteBibliographyTitleCar">
    <w:name w:val="EndNote Bibliography Title Car"/>
    <w:basedOn w:val="Fuentedeprrafopredeter"/>
    <w:link w:val="EndNoteBibliographyTitle"/>
    <w:locked/>
    <w:rsid w:val="00D8788C"/>
    <w:rPr>
      <w:rFonts w:ascii="Times New Roman" w:hAnsi="Times New Roman" w:cs="Times New Roman"/>
      <w:noProof/>
      <w:sz w:val="24"/>
      <w:lang w:val="en-US"/>
    </w:rPr>
  </w:style>
  <w:style w:type="paragraph" w:customStyle="1" w:styleId="EndNoteBibliographyTitle">
    <w:name w:val="EndNote Bibliography Title"/>
    <w:basedOn w:val="Normal"/>
    <w:link w:val="EndNoteBibliographyTitleCar"/>
    <w:rsid w:val="00D8788C"/>
    <w:pPr>
      <w:spacing w:after="0"/>
      <w:jc w:val="center"/>
    </w:pPr>
    <w:rPr>
      <w:rFonts w:ascii="Times New Roman" w:hAnsi="Times New Roman" w:cs="Times New Roman"/>
      <w:noProof/>
      <w:sz w:val="24"/>
      <w:lang w:val="en-US"/>
    </w:rPr>
  </w:style>
  <w:style w:type="character" w:customStyle="1" w:styleId="EndNoteBibliographyCar">
    <w:name w:val="EndNote Bibliography Car"/>
    <w:basedOn w:val="Fuentedeprrafopredeter"/>
    <w:link w:val="EndNoteBibliography"/>
    <w:locked/>
    <w:rsid w:val="00D8788C"/>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D8788C"/>
    <w:pPr>
      <w:spacing w:line="480" w:lineRule="auto"/>
    </w:pPr>
    <w:rPr>
      <w:rFonts w:ascii="Times New Roman" w:hAnsi="Times New Roman" w:cs="Times New Roman"/>
      <w:noProof/>
      <w:sz w:val="24"/>
      <w:lang w:val="en-US"/>
    </w:rPr>
  </w:style>
  <w:style w:type="character" w:styleId="Refdecomentario">
    <w:name w:val="annotation reference"/>
    <w:basedOn w:val="Fuentedeprrafopredeter"/>
    <w:uiPriority w:val="99"/>
    <w:semiHidden/>
    <w:unhideWhenUsed/>
    <w:rsid w:val="00D8788C"/>
    <w:rPr>
      <w:sz w:val="16"/>
      <w:szCs w:val="16"/>
    </w:rPr>
  </w:style>
  <w:style w:type="paragraph" w:styleId="Sangradetextonormal">
    <w:name w:val="Body Text Indent"/>
    <w:basedOn w:val="Normal"/>
    <w:link w:val="SangradetextonormalCar"/>
    <w:uiPriority w:val="99"/>
    <w:unhideWhenUsed/>
    <w:rsid w:val="00D8788C"/>
    <w:pPr>
      <w:spacing w:after="0" w:line="480" w:lineRule="auto"/>
      <w:ind w:firstLine="709"/>
    </w:pPr>
    <w:rPr>
      <w:rFonts w:ascii="Times New Roman" w:hAnsi="Times New Roman" w:cs="Times New Roman"/>
      <w:color w:val="323E4F" w:themeColor="text2" w:themeShade="BF"/>
      <w:sz w:val="24"/>
      <w:szCs w:val="24"/>
    </w:rPr>
  </w:style>
  <w:style w:type="character" w:customStyle="1" w:styleId="SangradetextonormalCar">
    <w:name w:val="Sangría de texto normal Car"/>
    <w:basedOn w:val="Fuentedeprrafopredeter"/>
    <w:link w:val="Sangradetextonormal"/>
    <w:uiPriority w:val="99"/>
    <w:rsid w:val="00D8788C"/>
    <w:rPr>
      <w:rFonts w:ascii="Times New Roman" w:hAnsi="Times New Roman" w:cs="Times New Roman"/>
      <w:color w:val="323E4F" w:themeColor="text2" w:themeShade="BF"/>
      <w:sz w:val="24"/>
      <w:szCs w:val="24"/>
    </w:rPr>
  </w:style>
  <w:style w:type="paragraph" w:styleId="Sangra2detindependiente">
    <w:name w:val="Body Text Indent 2"/>
    <w:basedOn w:val="Normal"/>
    <w:link w:val="Sangra2detindependienteCar"/>
    <w:uiPriority w:val="99"/>
    <w:unhideWhenUsed/>
    <w:rsid w:val="00D8788C"/>
    <w:pPr>
      <w:spacing w:after="0" w:line="480" w:lineRule="auto"/>
      <w:ind w:firstLine="709"/>
    </w:pPr>
    <w:rPr>
      <w:rFonts w:ascii="Times New Roman" w:hAnsi="Times New Roman" w:cs="Times New Roman"/>
      <w:color w:val="C00000"/>
      <w:sz w:val="24"/>
      <w:szCs w:val="24"/>
    </w:rPr>
  </w:style>
  <w:style w:type="character" w:customStyle="1" w:styleId="Sangra2detindependienteCar">
    <w:name w:val="Sangría 2 de t. independiente Car"/>
    <w:basedOn w:val="Fuentedeprrafopredeter"/>
    <w:link w:val="Sangra2detindependiente"/>
    <w:uiPriority w:val="99"/>
    <w:rsid w:val="00D8788C"/>
    <w:rPr>
      <w:rFonts w:ascii="Times New Roman" w:hAnsi="Times New Roman" w:cs="Times New Roman"/>
      <w:color w:val="C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eurger.2013.09.003" TargetMode="External"/><Relationship Id="rId13" Type="http://schemas.openxmlformats.org/officeDocument/2006/relationships/hyperlink" Target="http://www.mdpi.com/2076-3425/7/2/22" TargetMode="External"/><Relationship Id="rId18" Type="http://schemas.openxmlformats.org/officeDocument/2006/relationships/hyperlink" Target="https://doi.org/10.1016/j.nutres.2015.10.003"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www.biomedcentral.com/1741-7015/11/246" TargetMode="External"/><Relationship Id="rId12" Type="http://schemas.openxmlformats.org/officeDocument/2006/relationships/hyperlink" Target="https://doi.org/10.1016/j.jamda.2017.02.013" TargetMode="External"/><Relationship Id="rId17" Type="http://schemas.openxmlformats.org/officeDocument/2006/relationships/hyperlink" Target="https://doi.org/10.1016/j.smrv.2017.06.010" TargetMode="External"/><Relationship Id="rId2" Type="http://schemas.openxmlformats.org/officeDocument/2006/relationships/styles" Target="styles.xml"/><Relationship Id="rId16" Type="http://schemas.openxmlformats.org/officeDocument/2006/relationships/hyperlink" Target="http://dx.doi.org/10.1016/j.jalz.2013.07.001"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doi.org/10.1016/j.neurobiolaging.2014.02.030" TargetMode="External"/><Relationship Id="rId11" Type="http://schemas.openxmlformats.org/officeDocument/2006/relationships/hyperlink" Target="https://doi.org/10.1371/journal.pone.0196085" TargetMode="External"/><Relationship Id="rId5" Type="http://schemas.openxmlformats.org/officeDocument/2006/relationships/hyperlink" Target="https://doi.org/10.1016/j.amepre.2011.10.016" TargetMode="External"/><Relationship Id="rId15" Type="http://schemas.openxmlformats.org/officeDocument/2006/relationships/hyperlink" Target="https://doi.org/10.1016/j.jalz.2014.11.009" TargetMode="External"/><Relationship Id="rId10" Type="http://schemas.openxmlformats.org/officeDocument/2006/relationships/hyperlink" Target="https://doi.org/10.1016/j.nrl.2018.03.011" TargetMode="External"/><Relationship Id="rId19" Type="http://schemas.openxmlformats.org/officeDocument/2006/relationships/hyperlink" Target="https://doi.org/10.1111/jgs.12472" TargetMode="External"/><Relationship Id="rId4" Type="http://schemas.openxmlformats.org/officeDocument/2006/relationships/webSettings" Target="webSettings.xml"/><Relationship Id="rId9" Type="http://schemas.openxmlformats.org/officeDocument/2006/relationships/hyperlink" Target="https://doi.org/10.1016/j.jagp.2014.12.191" TargetMode="External"/><Relationship Id="rId14" Type="http://schemas.openxmlformats.org/officeDocument/2006/relationships/hyperlink" Target="http://dx.doi.org/10.1016/S0140-6736(17)31363-6"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6</TotalTime>
  <Pages>23</Pages>
  <Words>17851</Words>
  <Characters>98186</Characters>
  <Application>Microsoft Office Word</Application>
  <DocSecurity>0</DocSecurity>
  <Lines>818</Lines>
  <Paragraphs>2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58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YLEN</dc:creator>
  <cp:keywords/>
  <dc:description/>
  <cp:lastModifiedBy>ZOYLEN</cp:lastModifiedBy>
  <cp:revision>12</cp:revision>
  <dcterms:created xsi:type="dcterms:W3CDTF">2019-12-19T14:55:00Z</dcterms:created>
  <dcterms:modified xsi:type="dcterms:W3CDTF">2020-02-28T17:48:00Z</dcterms:modified>
</cp:coreProperties>
</file>